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65C3AD6" w14:textId="77777777" w:rsidR="00010540" w:rsidRPr="00010540" w:rsidRDefault="00010540" w:rsidP="00010540">
      <w:pPr>
        <w:pStyle w:val="NoSpacing"/>
        <w:jc w:val="left"/>
        <w:rPr>
          <w:rFonts w:ascii="Times New Roman" w:eastAsia="Aptos" w:hAnsi="Times New Roman" w:cs="Times New Roman"/>
          <w:kern w:val="0"/>
          <w:sz w:val="24"/>
          <w:szCs w:val="24"/>
          <w:u w:val="single"/>
          <w:lang w:val="en-GB" w:eastAsia="en-US"/>
          <w14:ligatures w14:val="none"/>
        </w:rPr>
      </w:pPr>
      <w:r w:rsidRPr="00010540">
        <w:rPr>
          <w:rFonts w:ascii="Times New Roman" w:eastAsia="Aptos" w:hAnsi="Times New Roman" w:cs="Times New Roman"/>
          <w:kern w:val="0"/>
          <w:sz w:val="24"/>
          <w:szCs w:val="24"/>
          <w:u w:val="single"/>
          <w:lang w:val="en-GB" w:eastAsia="en-US"/>
          <w14:ligatures w14:val="none"/>
        </w:rPr>
        <w:t>Supplementary file</w:t>
      </w:r>
    </w:p>
    <w:p w14:paraId="5B4A0FF0" w14:textId="77777777" w:rsidR="00010540" w:rsidRDefault="00010540" w:rsidP="00010540">
      <w:pPr>
        <w:pStyle w:val="NoSpacing"/>
        <w:rPr>
          <w:lang w:val="en-GB" w:eastAsia="en-US"/>
        </w:rPr>
      </w:pPr>
    </w:p>
    <w:p w14:paraId="43524F1E" w14:textId="77777777" w:rsidR="00010540" w:rsidRPr="00B974A5" w:rsidRDefault="00010540" w:rsidP="00010540">
      <w:pPr>
        <w:pStyle w:val="Abstract-h"/>
        <w:jc w:val="center"/>
        <w:rPr>
          <w:rFonts w:ascii="Times New Roman" w:eastAsia="Aptos" w:hAnsi="Times New Roman" w:cs="Times New Roman"/>
          <w:color w:val="auto"/>
          <w:spacing w:val="0"/>
          <w:sz w:val="32"/>
          <w:szCs w:val="32"/>
          <w:lang w:val="en-GB"/>
        </w:rPr>
      </w:pPr>
      <w:r w:rsidRPr="00B974A5">
        <w:rPr>
          <w:rFonts w:ascii="Times New Roman" w:eastAsia="Aptos" w:hAnsi="Times New Roman" w:cs="Times New Roman"/>
          <w:color w:val="auto"/>
          <w:spacing w:val="0"/>
          <w:sz w:val="32"/>
          <w:szCs w:val="32"/>
          <w:lang w:val="en-GB"/>
        </w:rPr>
        <w:t>Electrocoagulation Technology for Oil Removal in Food Wastewater: Research Trends and Patent Landscape Analysis</w:t>
      </w:r>
    </w:p>
    <w:p w14:paraId="47B1FF13" w14:textId="77777777" w:rsidR="00010540" w:rsidRPr="00B974A5" w:rsidRDefault="00010540" w:rsidP="00010540">
      <w:pPr>
        <w:spacing w:line="360" w:lineRule="auto"/>
        <w:jc w:val="left"/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</w:pPr>
    </w:p>
    <w:p w14:paraId="12935931" w14:textId="77777777" w:rsidR="00010540" w:rsidRPr="00B974A5" w:rsidRDefault="00010540" w:rsidP="00010540">
      <w:pPr>
        <w:spacing w:line="360" w:lineRule="auto"/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</w:pPr>
      <w:r w:rsidRPr="00B974A5"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  <w:t xml:space="preserve">J.A.L. </w:t>
      </w:r>
      <w:proofErr w:type="spellStart"/>
      <w:r w:rsidRPr="00B974A5"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  <w:t>Soo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vertAlign w:val="superscript"/>
          <w:lang w:val="en-GB" w:eastAsia="en-US"/>
        </w:rPr>
        <w:t>a</w:t>
      </w:r>
      <w:proofErr w:type="spellEnd"/>
      <w:r w:rsidRPr="00B974A5"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  <w:t xml:space="preserve">, </w:t>
      </w:r>
      <w:r w:rsidRPr="00B974A5">
        <w:rPr>
          <w:rFonts w:ascii="Times New Roman" w:eastAsia="Aptos" w:hAnsi="Times New Roman" w:cs="Times New Roman"/>
          <w:sz w:val="24"/>
          <w:szCs w:val="24"/>
          <w:lang w:val="en-GB" w:eastAsia="en-US"/>
        </w:rPr>
        <w:t>T.T. Heng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vertAlign w:val="superscript"/>
          <w:lang w:val="en-GB" w:eastAsia="en-US"/>
        </w:rPr>
        <w:t>a</w:t>
      </w:r>
      <w:r w:rsidRPr="00B974A5">
        <w:rPr>
          <w:rFonts w:ascii="Times New Roman" w:eastAsia="Aptos" w:hAnsi="Times New Roman" w:cs="Times New Roman"/>
          <w:sz w:val="24"/>
          <w:szCs w:val="24"/>
          <w:lang w:val="en-GB" w:eastAsia="en-US"/>
        </w:rPr>
        <w:t>, L. S. Tan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vertAlign w:val="superscript"/>
          <w:lang w:val="en-GB" w:eastAsia="en-US"/>
        </w:rPr>
        <w:t>a</w:t>
      </w:r>
      <w:r w:rsidRPr="00B974A5">
        <w:rPr>
          <w:rFonts w:ascii="Times New Roman" w:eastAsia="Aptos" w:hAnsi="Times New Roman" w:cs="Times New Roman"/>
          <w:sz w:val="24"/>
          <w:szCs w:val="24"/>
          <w:lang w:val="en-GB" w:eastAsia="en-US"/>
        </w:rPr>
        <w:t xml:space="preserve">*, 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  <w:t>K.H. Ahmad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vertAlign w:val="superscript"/>
          <w:lang w:val="en-GB" w:eastAsia="en-US"/>
        </w:rPr>
        <w:t>a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  <w:t xml:space="preserve">, N. F. </w:t>
      </w:r>
      <w:proofErr w:type="spellStart"/>
      <w:r w:rsidRPr="00B974A5"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  <w:t>Shoparwe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vertAlign w:val="superscript"/>
          <w:lang w:val="en-GB" w:eastAsia="en-US"/>
        </w:rPr>
        <w:t>b</w:t>
      </w:r>
      <w:proofErr w:type="spellEnd"/>
      <w:r w:rsidRPr="00B974A5"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  <w:t>, M.M. Nasef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vertAlign w:val="superscript"/>
          <w:lang w:val="en-GB" w:eastAsia="en-US"/>
        </w:rPr>
        <w:t>a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  <w:t xml:space="preserve">, S. </w:t>
      </w:r>
      <w:proofErr w:type="spellStart"/>
      <w:r w:rsidRPr="00B974A5">
        <w:rPr>
          <w:rFonts w:ascii="Times New Roman" w:eastAsia="Aptos" w:hAnsi="Times New Roman" w:cs="Times New Roman"/>
          <w:kern w:val="0"/>
          <w:sz w:val="24"/>
          <w:szCs w:val="24"/>
          <w:lang w:val="en-GB" w:eastAsia="en-US"/>
        </w:rPr>
        <w:t>Suakanto</w:t>
      </w:r>
      <w:r w:rsidRPr="00B974A5">
        <w:rPr>
          <w:rFonts w:ascii="Times New Roman" w:eastAsia="Aptos" w:hAnsi="Times New Roman" w:cs="Times New Roman"/>
          <w:kern w:val="0"/>
          <w:sz w:val="24"/>
          <w:szCs w:val="24"/>
          <w:vertAlign w:val="superscript"/>
          <w:lang w:val="en-GB" w:eastAsia="en-US"/>
        </w:rPr>
        <w:t>c</w:t>
      </w:r>
      <w:proofErr w:type="spellEnd"/>
    </w:p>
    <w:p w14:paraId="39D165BF" w14:textId="77777777" w:rsidR="00010540" w:rsidRPr="00B974A5" w:rsidRDefault="00010540" w:rsidP="00010540">
      <w:pPr>
        <w:spacing w:line="360" w:lineRule="auto"/>
        <w:jc w:val="left"/>
        <w:rPr>
          <w:rFonts w:ascii="Times New Roman" w:eastAsia="Aptos" w:hAnsi="Times New Roman" w:cs="Times New Roman"/>
          <w:kern w:val="0"/>
          <w:szCs w:val="20"/>
          <w:lang w:val="en-GB" w:eastAsia="en-US"/>
        </w:rPr>
      </w:pPr>
    </w:p>
    <w:p w14:paraId="31392C06" w14:textId="77777777" w:rsidR="00010540" w:rsidRPr="00B974A5" w:rsidRDefault="00010540" w:rsidP="00010540">
      <w:pPr>
        <w:spacing w:line="480" w:lineRule="auto"/>
        <w:rPr>
          <w:rFonts w:ascii="Times New Roman" w:eastAsia="Aptos" w:hAnsi="Times New Roman" w:cs="Times New Roman"/>
          <w:kern w:val="0"/>
          <w:szCs w:val="20"/>
          <w:lang w:val="en-GB" w:eastAsia="en-US"/>
        </w:rPr>
      </w:pPr>
      <w:r w:rsidRPr="00B974A5">
        <w:rPr>
          <w:rFonts w:ascii="Times New Roman" w:eastAsia="Aptos" w:hAnsi="Times New Roman" w:cs="Times New Roman"/>
          <w:kern w:val="0"/>
          <w:szCs w:val="20"/>
          <w:vertAlign w:val="superscript"/>
          <w:lang w:val="en-GB" w:eastAsia="en-US"/>
        </w:rPr>
        <w:t>a</w:t>
      </w:r>
      <w:r w:rsidRPr="00B974A5">
        <w:rPr>
          <w:rFonts w:ascii="Times New Roman" w:eastAsia="Aptos" w:hAnsi="Times New Roman" w:cs="Arial"/>
          <w:kern w:val="0"/>
          <w:szCs w:val="20"/>
          <w:lang w:val="en-GB" w:eastAsia="en-US"/>
        </w:rPr>
        <w:t xml:space="preserve"> </w:t>
      </w:r>
      <w:r w:rsidRPr="00B974A5">
        <w:rPr>
          <w:rFonts w:ascii="Times New Roman" w:eastAsia="Aptos" w:hAnsi="Times New Roman" w:cs="Times New Roman"/>
          <w:kern w:val="0"/>
          <w:szCs w:val="20"/>
          <w:lang w:val="en-GB" w:eastAsia="en-US"/>
        </w:rPr>
        <w:t xml:space="preserve">Department of Chemical and Environmental Engineering, Malaysia - Japan International Institute of Technology, Universiti </w:t>
      </w:r>
      <w:proofErr w:type="spellStart"/>
      <w:r w:rsidRPr="00B974A5">
        <w:rPr>
          <w:rFonts w:ascii="Times New Roman" w:eastAsia="Aptos" w:hAnsi="Times New Roman" w:cs="Times New Roman"/>
          <w:kern w:val="0"/>
          <w:szCs w:val="20"/>
          <w:lang w:val="en-GB" w:eastAsia="en-US"/>
        </w:rPr>
        <w:t>Teknologi</w:t>
      </w:r>
      <w:proofErr w:type="spellEnd"/>
      <w:r w:rsidRPr="00B974A5">
        <w:rPr>
          <w:rFonts w:ascii="Times New Roman" w:eastAsia="Aptos" w:hAnsi="Times New Roman" w:cs="Times New Roman"/>
          <w:kern w:val="0"/>
          <w:szCs w:val="20"/>
          <w:lang w:val="en-GB" w:eastAsia="en-US"/>
        </w:rPr>
        <w:t xml:space="preserve"> Malaysia, 54100 Kuala Lumpur, Malaysia. </w:t>
      </w:r>
    </w:p>
    <w:p w14:paraId="795AC1A3" w14:textId="77777777" w:rsidR="00010540" w:rsidRPr="00B974A5" w:rsidRDefault="00010540" w:rsidP="00010540">
      <w:pPr>
        <w:spacing w:line="480" w:lineRule="auto"/>
        <w:rPr>
          <w:rFonts w:ascii="Times New Roman" w:eastAsia="Aptos" w:hAnsi="Times New Roman" w:cs="Times New Roman"/>
          <w:kern w:val="0"/>
          <w:szCs w:val="20"/>
          <w:lang w:val="en-GB" w:eastAsia="en-US"/>
        </w:rPr>
      </w:pPr>
      <w:r w:rsidRPr="00B974A5">
        <w:rPr>
          <w:rFonts w:ascii="Times New Roman" w:eastAsia="Aptos" w:hAnsi="Times New Roman" w:cs="Times New Roman"/>
          <w:kern w:val="0"/>
          <w:szCs w:val="20"/>
          <w:vertAlign w:val="superscript"/>
          <w:lang w:val="en-GB" w:eastAsia="en-US"/>
        </w:rPr>
        <w:t xml:space="preserve">b </w:t>
      </w:r>
      <w:r w:rsidRPr="00B974A5">
        <w:rPr>
          <w:rFonts w:ascii="Times New Roman" w:eastAsia="Aptos" w:hAnsi="Times New Roman" w:cs="Times New Roman"/>
          <w:kern w:val="0"/>
          <w:szCs w:val="20"/>
          <w:lang w:val="en-GB" w:eastAsia="en-US"/>
        </w:rPr>
        <w:t xml:space="preserve">Faculty of Bioengineering and Technology, Jeli Campus, Universiti Malaysia Kelantan, 17600 Jeli Kelantan, Malaysia. </w:t>
      </w:r>
    </w:p>
    <w:p w14:paraId="29C373CA" w14:textId="77777777" w:rsidR="00010540" w:rsidRPr="00B974A5" w:rsidRDefault="00010540" w:rsidP="00010540">
      <w:pPr>
        <w:spacing w:line="480" w:lineRule="auto"/>
        <w:rPr>
          <w:rFonts w:ascii="Times New Roman" w:eastAsia="Aptos" w:hAnsi="Times New Roman" w:cs="Times New Roman"/>
          <w:kern w:val="0"/>
          <w:szCs w:val="20"/>
          <w:lang w:val="en-GB" w:eastAsia="en-US"/>
        </w:rPr>
      </w:pPr>
      <w:r w:rsidRPr="00B974A5">
        <w:rPr>
          <w:rFonts w:ascii="Times New Roman" w:eastAsia="Aptos" w:hAnsi="Times New Roman" w:cs="Times New Roman"/>
          <w:kern w:val="0"/>
          <w:szCs w:val="20"/>
          <w:lang w:val="en-GB" w:eastAsia="en-US"/>
        </w:rPr>
        <w:t>c</w:t>
      </w:r>
      <w:r w:rsidRPr="009C3562">
        <w:t xml:space="preserve"> </w:t>
      </w:r>
      <w:r w:rsidRPr="00B974A5">
        <w:rPr>
          <w:rFonts w:ascii="Times New Roman" w:eastAsia="Aptos" w:hAnsi="Times New Roman" w:cs="Times New Roman"/>
          <w:kern w:val="0"/>
          <w:szCs w:val="20"/>
          <w:lang w:val="en-GB" w:eastAsia="en-US"/>
        </w:rPr>
        <w:t>Department of Information System, Telkom University, Bandung 40257, Indonesia.</w:t>
      </w:r>
    </w:p>
    <w:p w14:paraId="4A3DE3AD" w14:textId="77777777" w:rsidR="00010540" w:rsidRDefault="00010540" w:rsidP="00010540">
      <w:pPr>
        <w:pStyle w:val="NoSpacing"/>
        <w:rPr>
          <w:lang w:val="en-GB" w:eastAsia="en-US"/>
        </w:rPr>
      </w:pPr>
    </w:p>
    <w:p w14:paraId="43542EC7" w14:textId="77777777" w:rsidR="00010540" w:rsidRDefault="00010540" w:rsidP="00010540">
      <w:pPr>
        <w:pStyle w:val="NoSpacing"/>
        <w:rPr>
          <w:lang w:val="en-GB" w:eastAsia="en-US"/>
        </w:rPr>
      </w:pPr>
    </w:p>
    <w:p w14:paraId="0F935459" w14:textId="77777777" w:rsidR="00010540" w:rsidRPr="0018312A" w:rsidRDefault="00010540" w:rsidP="00010540">
      <w:pPr>
        <w:pStyle w:val="NoSpacing"/>
        <w:rPr>
          <w:rFonts w:ascii="Times New Roman" w:hAnsi="Times New Roman" w:cs="Times New Roman"/>
          <w:lang w:val="en-GB" w:eastAsia="en-US"/>
        </w:rPr>
      </w:pPr>
      <w:r w:rsidRPr="0018312A">
        <w:rPr>
          <w:rFonts w:ascii="Times New Roman" w:hAnsi="Times New Roman" w:cs="Times New Roman"/>
          <w:lang w:val="en-GB" w:eastAsia="en-US"/>
        </w:rPr>
        <w:t>Table S1 presents a comprehensive compilation of electrocoagulation studies applied to food industry wastewater treatment, including wastewater source, characteristics, key operating parameters, and pollutant removal performance reported in the reviewed literature.</w:t>
      </w:r>
    </w:p>
    <w:p w14:paraId="06D22182" w14:textId="77777777" w:rsidR="00010540" w:rsidRDefault="00010540" w:rsidP="0004760E">
      <w:pPr>
        <w:pStyle w:val="NoSpacing"/>
        <w:rPr>
          <w:lang w:val="en-GB" w:eastAsia="en-US"/>
        </w:rPr>
      </w:pPr>
    </w:p>
    <w:p w14:paraId="3220E892" w14:textId="45090A04" w:rsidR="00B858D9" w:rsidRPr="00CC2E17" w:rsidRDefault="00B858D9" w:rsidP="0004760E">
      <w:pPr>
        <w:pStyle w:val="NoSpacing"/>
        <w:rPr>
          <w:lang w:val="en-GB" w:eastAsia="en-US"/>
        </w:rPr>
      </w:pPr>
      <w:r w:rsidRPr="00CC2E17">
        <w:rPr>
          <w:lang w:val="en-GB" w:eastAsia="en-US"/>
        </w:rPr>
        <w:t xml:space="preserve">Table </w:t>
      </w:r>
      <w:r>
        <w:rPr>
          <w:lang w:val="en-GB" w:eastAsia="en-US"/>
        </w:rPr>
        <w:t>S</w:t>
      </w:r>
      <w:r w:rsidRPr="00CC2E17">
        <w:rPr>
          <w:lang w:val="en-GB" w:eastAsia="en-US"/>
        </w:rPr>
        <w:t>1</w:t>
      </w:r>
      <w:r w:rsidRPr="00CC2E17">
        <w:rPr>
          <w:lang w:val="en-GB" w:eastAsia="en-US"/>
        </w:rPr>
        <w:tab/>
        <w:t xml:space="preserve"> Application of electrocoagulation technology in food wastewater treatment</w:t>
      </w:r>
    </w:p>
    <w:tbl>
      <w:tblPr>
        <w:tblStyle w:val="TableGrid9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54"/>
        <w:gridCol w:w="3615"/>
        <w:gridCol w:w="4319"/>
        <w:gridCol w:w="1351"/>
        <w:gridCol w:w="179"/>
        <w:gridCol w:w="1117"/>
        <w:gridCol w:w="1323"/>
      </w:tblGrid>
      <w:tr w:rsidR="00B858D9" w:rsidRPr="00B858D9" w14:paraId="2BCBCFAE" w14:textId="77777777" w:rsidTr="00CC2E17">
        <w:trPr>
          <w:jc w:val="center"/>
        </w:trPr>
        <w:tc>
          <w:tcPr>
            <w:tcW w:w="736" w:type="pct"/>
            <w:vMerge w:val="restart"/>
            <w:vAlign w:val="center"/>
          </w:tcPr>
          <w:p w14:paraId="33870294" w14:textId="77777777" w:rsidR="00B858D9" w:rsidRPr="00B858D9" w:rsidRDefault="00B858D9" w:rsidP="00B858D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Food samples source</w:t>
            </w:r>
          </w:p>
        </w:tc>
        <w:tc>
          <w:tcPr>
            <w:tcW w:w="1295" w:type="pct"/>
            <w:vMerge w:val="restart"/>
            <w:vAlign w:val="center"/>
          </w:tcPr>
          <w:p w14:paraId="5D7AC3ED" w14:textId="77777777" w:rsidR="00B858D9" w:rsidRPr="00B858D9" w:rsidRDefault="00B858D9" w:rsidP="00B858D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Wastewater characteristics</w:t>
            </w:r>
          </w:p>
        </w:tc>
        <w:tc>
          <w:tcPr>
            <w:tcW w:w="1547" w:type="pct"/>
            <w:vMerge w:val="restart"/>
            <w:vAlign w:val="center"/>
          </w:tcPr>
          <w:p w14:paraId="49BB44F9" w14:textId="77777777" w:rsidR="00B858D9" w:rsidRPr="00B858D9" w:rsidRDefault="00B858D9" w:rsidP="00B858D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Parameters</w:t>
            </w:r>
          </w:p>
        </w:tc>
        <w:tc>
          <w:tcPr>
            <w:tcW w:w="948" w:type="pct"/>
            <w:gridSpan w:val="3"/>
            <w:tcBorders>
              <w:bottom w:val="single" w:sz="4" w:space="0" w:color="auto"/>
            </w:tcBorders>
            <w:vAlign w:val="center"/>
          </w:tcPr>
          <w:p w14:paraId="3051D12F" w14:textId="77777777" w:rsidR="00B858D9" w:rsidRPr="00B858D9" w:rsidRDefault="00B858D9" w:rsidP="00B858D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Removal percentage</w:t>
            </w:r>
          </w:p>
        </w:tc>
        <w:tc>
          <w:tcPr>
            <w:tcW w:w="474" w:type="pct"/>
            <w:vMerge w:val="restart"/>
            <w:vAlign w:val="center"/>
          </w:tcPr>
          <w:p w14:paraId="4DD2D1EA" w14:textId="77777777" w:rsidR="00B858D9" w:rsidRPr="00B858D9" w:rsidRDefault="00B858D9" w:rsidP="00B858D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B858D9" w:rsidRPr="00B858D9" w14:paraId="11183897" w14:textId="77777777" w:rsidTr="00CC2E17">
        <w:trPr>
          <w:jc w:val="center"/>
        </w:trPr>
        <w:tc>
          <w:tcPr>
            <w:tcW w:w="736" w:type="pct"/>
            <w:vMerge/>
            <w:tcBorders>
              <w:bottom w:val="single" w:sz="4" w:space="0" w:color="auto"/>
            </w:tcBorders>
            <w:vAlign w:val="center"/>
          </w:tcPr>
          <w:p w14:paraId="44EB1F9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95" w:type="pct"/>
            <w:vMerge/>
            <w:tcBorders>
              <w:bottom w:val="single" w:sz="4" w:space="0" w:color="auto"/>
            </w:tcBorders>
            <w:vAlign w:val="center"/>
          </w:tcPr>
          <w:p w14:paraId="0B28252D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47" w:type="pct"/>
            <w:vMerge/>
            <w:tcBorders>
              <w:bottom w:val="single" w:sz="4" w:space="0" w:color="auto"/>
            </w:tcBorders>
            <w:vAlign w:val="center"/>
          </w:tcPr>
          <w:p w14:paraId="1E26D4BD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8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BC22A3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Oil</w:t>
            </w:r>
          </w:p>
        </w:tc>
        <w:tc>
          <w:tcPr>
            <w:tcW w:w="464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89A81A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COD</w:t>
            </w:r>
          </w:p>
        </w:tc>
        <w:tc>
          <w:tcPr>
            <w:tcW w:w="474" w:type="pct"/>
            <w:vMerge/>
            <w:tcBorders>
              <w:bottom w:val="single" w:sz="4" w:space="0" w:color="auto"/>
            </w:tcBorders>
            <w:vAlign w:val="center"/>
          </w:tcPr>
          <w:p w14:paraId="3A029B9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B858D9" w:rsidRPr="00B858D9" w14:paraId="6090411B" w14:textId="77777777" w:rsidTr="00CC2E17">
        <w:trPr>
          <w:jc w:val="center"/>
        </w:trPr>
        <w:tc>
          <w:tcPr>
            <w:tcW w:w="736" w:type="pct"/>
          </w:tcPr>
          <w:p w14:paraId="693FC3EE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Restaurant</w:t>
            </w:r>
          </w:p>
        </w:tc>
        <w:tc>
          <w:tcPr>
            <w:tcW w:w="1295" w:type="pct"/>
          </w:tcPr>
          <w:p w14:paraId="4E4C81D0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O&amp;G: 325 mg/L</w:t>
            </w:r>
          </w:p>
          <w:p w14:paraId="681CE82B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COD: 1370 mg/L</w:t>
            </w:r>
          </w:p>
          <w:p w14:paraId="3803B122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pH: 6.75</w:t>
            </w:r>
          </w:p>
        </w:tc>
        <w:tc>
          <w:tcPr>
            <w:tcW w:w="1547" w:type="pct"/>
            <w:tcBorders>
              <w:bottom w:val="nil"/>
            </w:tcBorders>
          </w:tcPr>
          <w:p w14:paraId="00AF3455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ode material: Aluminium</w:t>
            </w:r>
          </w:p>
          <w:p w14:paraId="5C773F39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Time: 15 min</w:t>
            </w:r>
          </w:p>
          <w:p w14:paraId="65C15D33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ic applied: 2.49 F/m</w:t>
            </w:r>
            <w:r w:rsidRPr="00B858D9">
              <w:rPr>
                <w:rFonts w:ascii="Times New Roman" w:hAnsi="Times New Roman" w:cs="Times New Roman"/>
                <w:vertAlign w:val="superscript"/>
              </w:rPr>
              <w:t>3</w:t>
            </w:r>
            <w:r w:rsidRPr="00B858D9">
              <w:rPr>
                <w:rFonts w:ascii="Times New Roman" w:hAnsi="Times New Roman" w:cs="Times New Roman"/>
              </w:rPr>
              <w:t xml:space="preserve"> (charge loading)</w:t>
            </w:r>
          </w:p>
          <w:p w14:paraId="46215D9F" w14:textId="77777777" w:rsidR="00B858D9" w:rsidRPr="00B858D9" w:rsidRDefault="00B858D9" w:rsidP="00B858D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48" w:type="pct"/>
            <w:gridSpan w:val="2"/>
            <w:tcBorders>
              <w:bottom w:val="nil"/>
            </w:tcBorders>
          </w:tcPr>
          <w:p w14:paraId="09116C6A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98.3%</w:t>
            </w:r>
          </w:p>
        </w:tc>
        <w:tc>
          <w:tcPr>
            <w:tcW w:w="400" w:type="pct"/>
            <w:tcBorders>
              <w:bottom w:val="nil"/>
            </w:tcBorders>
          </w:tcPr>
          <w:p w14:paraId="7C78D534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60.7%</w:t>
            </w:r>
          </w:p>
        </w:tc>
        <w:tc>
          <w:tcPr>
            <w:tcW w:w="474" w:type="pct"/>
            <w:tcBorders>
              <w:top w:val="single" w:sz="4" w:space="0" w:color="auto"/>
              <w:bottom w:val="nil"/>
            </w:tcBorders>
          </w:tcPr>
          <w:p w14:paraId="42981CA8" w14:textId="32C2BD93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[1]</w:t>
            </w:r>
          </w:p>
        </w:tc>
      </w:tr>
      <w:tr w:rsidR="00B858D9" w:rsidRPr="00B858D9" w14:paraId="50B44CB2" w14:textId="77777777" w:rsidTr="00CC2E17">
        <w:trPr>
          <w:jc w:val="center"/>
        </w:trPr>
        <w:tc>
          <w:tcPr>
            <w:tcW w:w="736" w:type="pct"/>
          </w:tcPr>
          <w:p w14:paraId="191E8E1D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lastRenderedPageBreak/>
              <w:t>Chinese restaurant</w:t>
            </w:r>
          </w:p>
        </w:tc>
        <w:tc>
          <w:tcPr>
            <w:tcW w:w="1295" w:type="pct"/>
          </w:tcPr>
          <w:p w14:paraId="443EB831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O&amp;G: 120 – 712 mg/L</w:t>
            </w:r>
          </w:p>
          <w:p w14:paraId="352CF87B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COD: 606 – 2400 mg/L</w:t>
            </w:r>
          </w:p>
          <w:p w14:paraId="194567DE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Conductivity: 293 – 422 </w:t>
            </w:r>
            <w:proofErr w:type="spellStart"/>
            <w:r w:rsidRPr="00B858D9">
              <w:rPr>
                <w:rFonts w:ascii="Times New Roman" w:hAnsi="Times New Roman" w:cs="Times New Roman"/>
              </w:rPr>
              <w:t>μS</w:t>
            </w:r>
            <w:proofErr w:type="spellEnd"/>
            <w:r w:rsidRPr="00B858D9">
              <w:rPr>
                <w:rFonts w:ascii="Times New Roman" w:hAnsi="Times New Roman" w:cs="Times New Roman"/>
              </w:rPr>
              <w:t>/cm</w:t>
            </w:r>
          </w:p>
          <w:p w14:paraId="16AE79AE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pH: 6.40 – 6.67</w:t>
            </w:r>
          </w:p>
          <w:p w14:paraId="3E7ECD5F" w14:textId="77777777" w:rsidR="00B858D9" w:rsidRPr="00B858D9" w:rsidRDefault="00B858D9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47" w:type="pct"/>
            <w:tcBorders>
              <w:top w:val="nil"/>
              <w:bottom w:val="nil"/>
              <w:right w:val="nil"/>
            </w:tcBorders>
          </w:tcPr>
          <w:p w14:paraId="21998217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ode material: Aluminium</w:t>
            </w:r>
          </w:p>
          <w:p w14:paraId="19207843" w14:textId="12B94CCD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Time: 9.0 </w:t>
            </w:r>
            <w:r w:rsidR="00AE0B5C">
              <w:rPr>
                <w:rFonts w:ascii="Times New Roman" w:hAnsi="Times New Roman" w:cs="Times New Roman"/>
              </w:rPr>
              <w:t>L</w:t>
            </w:r>
            <w:r w:rsidRPr="00B858D9">
              <w:rPr>
                <w:rFonts w:ascii="Times New Roman" w:hAnsi="Times New Roman" w:cs="Times New Roman"/>
              </w:rPr>
              <w:t>/h (flow rate)</w:t>
            </w:r>
          </w:p>
          <w:p w14:paraId="0DB255E5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ic applied: 4.00 – 4.97 F/m</w:t>
            </w:r>
            <w:r w:rsidRPr="00B858D9">
              <w:rPr>
                <w:rFonts w:ascii="Times New Roman" w:hAnsi="Times New Roman" w:cs="Times New Roman"/>
                <w:vertAlign w:val="superscript"/>
              </w:rPr>
              <w:t>3</w:t>
            </w:r>
            <w:r w:rsidRPr="00B858D9">
              <w:rPr>
                <w:rFonts w:ascii="Times New Roman" w:hAnsi="Times New Roman" w:cs="Times New Roman"/>
              </w:rPr>
              <w:t xml:space="preserve"> (Charge loading)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</w:tcPr>
          <w:p w14:paraId="0D95E479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0.28 – 3.8 mg/L</w:t>
            </w:r>
          </w:p>
        </w:tc>
        <w:tc>
          <w:tcPr>
            <w:tcW w:w="464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A6AA4DD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139 – 525 mg/L</w:t>
            </w:r>
          </w:p>
        </w:tc>
        <w:tc>
          <w:tcPr>
            <w:tcW w:w="474" w:type="pct"/>
            <w:tcBorders>
              <w:top w:val="nil"/>
              <w:left w:val="nil"/>
              <w:bottom w:val="nil"/>
              <w:right w:val="nil"/>
            </w:tcBorders>
          </w:tcPr>
          <w:p w14:paraId="784380E2" w14:textId="1D43C3DB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2</w:t>
            </w:r>
            <w:r w:rsidRPr="00B858D9">
              <w:rPr>
                <w:rFonts w:ascii="Times New Roman" w:hAnsi="Times New Roman" w:cs="Times New Roman"/>
              </w:rPr>
              <w:t>]</w:t>
            </w:r>
          </w:p>
        </w:tc>
      </w:tr>
      <w:tr w:rsidR="00B858D9" w:rsidRPr="00B858D9" w14:paraId="6BF54061" w14:textId="77777777" w:rsidTr="00CC2E17">
        <w:trPr>
          <w:jc w:val="center"/>
        </w:trPr>
        <w:tc>
          <w:tcPr>
            <w:tcW w:w="736" w:type="pct"/>
          </w:tcPr>
          <w:p w14:paraId="2FEF2667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Western restaurant</w:t>
            </w:r>
          </w:p>
        </w:tc>
        <w:tc>
          <w:tcPr>
            <w:tcW w:w="1295" w:type="pct"/>
          </w:tcPr>
          <w:p w14:paraId="04A0F9D0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O&amp;G: 309 – 332 mg/L</w:t>
            </w:r>
          </w:p>
          <w:p w14:paraId="2E9C637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COD: 1940 – 2190 mg/L</w:t>
            </w:r>
          </w:p>
          <w:p w14:paraId="40A0FAA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Conductivity: 309 – 441 </w:t>
            </w:r>
            <w:proofErr w:type="spellStart"/>
            <w:r w:rsidRPr="00B858D9">
              <w:rPr>
                <w:rFonts w:ascii="Times New Roman" w:hAnsi="Times New Roman" w:cs="Times New Roman"/>
              </w:rPr>
              <w:t>μS</w:t>
            </w:r>
            <w:proofErr w:type="spellEnd"/>
            <w:r w:rsidRPr="00B858D9">
              <w:rPr>
                <w:rFonts w:ascii="Times New Roman" w:hAnsi="Times New Roman" w:cs="Times New Roman"/>
              </w:rPr>
              <w:t>/cm</w:t>
            </w:r>
          </w:p>
          <w:p w14:paraId="7ABD2033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pH: 6.94 – 7.35</w:t>
            </w:r>
          </w:p>
          <w:p w14:paraId="44893991" w14:textId="77777777" w:rsidR="00B858D9" w:rsidRPr="00B858D9" w:rsidRDefault="00B858D9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47" w:type="pct"/>
            <w:tcBorders>
              <w:top w:val="nil"/>
              <w:bottom w:val="nil"/>
              <w:right w:val="nil"/>
            </w:tcBorders>
          </w:tcPr>
          <w:p w14:paraId="5F723F06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ode material: Aluminium</w:t>
            </w:r>
          </w:p>
          <w:p w14:paraId="3CE8B0BB" w14:textId="1EC29A5A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Time: 9.0 </w:t>
            </w:r>
            <w:r w:rsidR="00AE0B5C">
              <w:rPr>
                <w:rFonts w:ascii="Times New Roman" w:hAnsi="Times New Roman" w:cs="Times New Roman"/>
              </w:rPr>
              <w:t>L</w:t>
            </w:r>
            <w:r w:rsidRPr="00B858D9">
              <w:rPr>
                <w:rFonts w:ascii="Times New Roman" w:hAnsi="Times New Roman" w:cs="Times New Roman"/>
              </w:rPr>
              <w:t>/h (flow rate)</w:t>
            </w:r>
          </w:p>
          <w:p w14:paraId="45D0D0D2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ic applied: 4.97 F/m</w:t>
            </w:r>
            <w:r w:rsidRPr="00B858D9">
              <w:rPr>
                <w:rFonts w:ascii="Times New Roman" w:hAnsi="Times New Roman" w:cs="Times New Roman"/>
                <w:vertAlign w:val="superscript"/>
              </w:rPr>
              <w:t xml:space="preserve">3 </w:t>
            </w:r>
            <w:r w:rsidRPr="00B858D9">
              <w:rPr>
                <w:rFonts w:ascii="Times New Roman" w:hAnsi="Times New Roman" w:cs="Times New Roman"/>
              </w:rPr>
              <w:t>(Charge loading)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</w:tcPr>
          <w:p w14:paraId="76E7EECA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1.17 – 6.6 mg/L</w:t>
            </w:r>
          </w:p>
        </w:tc>
        <w:tc>
          <w:tcPr>
            <w:tcW w:w="464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AC0A7CE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320 – 685 mg/L</w:t>
            </w:r>
          </w:p>
        </w:tc>
        <w:tc>
          <w:tcPr>
            <w:tcW w:w="474" w:type="pct"/>
            <w:tcBorders>
              <w:top w:val="nil"/>
              <w:left w:val="nil"/>
              <w:bottom w:val="nil"/>
              <w:right w:val="nil"/>
            </w:tcBorders>
          </w:tcPr>
          <w:p w14:paraId="0BF25D62" w14:textId="3D6BF551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2</w:t>
            </w:r>
            <w:r w:rsidRPr="00B858D9">
              <w:rPr>
                <w:rFonts w:ascii="Times New Roman" w:hAnsi="Times New Roman" w:cs="Times New Roman"/>
              </w:rPr>
              <w:t>]</w:t>
            </w:r>
          </w:p>
        </w:tc>
      </w:tr>
      <w:tr w:rsidR="00B858D9" w:rsidRPr="00B858D9" w14:paraId="01CA0499" w14:textId="77777777" w:rsidTr="00CC2E17">
        <w:trPr>
          <w:jc w:val="center"/>
        </w:trPr>
        <w:tc>
          <w:tcPr>
            <w:tcW w:w="736" w:type="pct"/>
            <w:tcBorders>
              <w:bottom w:val="single" w:sz="4" w:space="0" w:color="auto"/>
            </w:tcBorders>
          </w:tcPr>
          <w:p w14:paraId="3AB3C9E4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American fast-food</w:t>
            </w:r>
          </w:p>
        </w:tc>
        <w:tc>
          <w:tcPr>
            <w:tcW w:w="1295" w:type="pct"/>
            <w:tcBorders>
              <w:bottom w:val="single" w:sz="4" w:space="0" w:color="auto"/>
            </w:tcBorders>
          </w:tcPr>
          <w:p w14:paraId="1E550506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O&amp;G: 355 – 402 mg/L</w:t>
            </w:r>
          </w:p>
          <w:p w14:paraId="3EAE7ED0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COD: 1150 – 4240 mg/L</w:t>
            </w:r>
          </w:p>
          <w:p w14:paraId="4743BDE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Conductivity: 576 – 706 </w:t>
            </w:r>
            <w:proofErr w:type="spellStart"/>
            <w:r w:rsidRPr="00B858D9">
              <w:rPr>
                <w:rFonts w:ascii="Times New Roman" w:hAnsi="Times New Roman" w:cs="Times New Roman"/>
              </w:rPr>
              <w:t>μS</w:t>
            </w:r>
            <w:proofErr w:type="spellEnd"/>
            <w:r w:rsidRPr="00B858D9">
              <w:rPr>
                <w:rFonts w:ascii="Times New Roman" w:hAnsi="Times New Roman" w:cs="Times New Roman"/>
              </w:rPr>
              <w:t>/cm</w:t>
            </w:r>
          </w:p>
          <w:p w14:paraId="0CD9975F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pH: 6.28 – 7.06</w:t>
            </w:r>
          </w:p>
        </w:tc>
        <w:tc>
          <w:tcPr>
            <w:tcW w:w="1547" w:type="pct"/>
            <w:tcBorders>
              <w:top w:val="nil"/>
              <w:bottom w:val="single" w:sz="4" w:space="0" w:color="auto"/>
              <w:right w:val="nil"/>
            </w:tcBorders>
          </w:tcPr>
          <w:p w14:paraId="1290D76E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ode material: Aluminium</w:t>
            </w:r>
          </w:p>
          <w:p w14:paraId="59A5481D" w14:textId="0FC93CEF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Time: 9.0 </w:t>
            </w:r>
            <w:r w:rsidR="00AE0B5C">
              <w:rPr>
                <w:rFonts w:ascii="Times New Roman" w:hAnsi="Times New Roman" w:cs="Times New Roman"/>
              </w:rPr>
              <w:t>L</w:t>
            </w:r>
            <w:r w:rsidRPr="00B858D9">
              <w:rPr>
                <w:rFonts w:ascii="Times New Roman" w:hAnsi="Times New Roman" w:cs="Times New Roman"/>
              </w:rPr>
              <w:t>/h (flow rate)</w:t>
            </w:r>
          </w:p>
          <w:p w14:paraId="34CC605F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  <w:vertAlign w:val="superscript"/>
              </w:rPr>
            </w:pPr>
            <w:r w:rsidRPr="00B858D9">
              <w:rPr>
                <w:rFonts w:ascii="Times New Roman" w:hAnsi="Times New Roman" w:cs="Times New Roman"/>
              </w:rPr>
              <w:t>Electric applied: 4.97 – 9.95 F/m</w:t>
            </w:r>
            <w:r w:rsidRPr="00B858D9">
              <w:rPr>
                <w:rFonts w:ascii="Times New Roman" w:hAnsi="Times New Roman" w:cs="Times New Roman"/>
                <w:vertAlign w:val="superscript"/>
              </w:rPr>
              <w:t>3</w:t>
            </w:r>
            <w:r w:rsidRPr="00B858D9">
              <w:rPr>
                <w:rFonts w:ascii="Times New Roman" w:hAnsi="Times New Roman" w:cs="Times New Roman"/>
              </w:rPr>
              <w:t xml:space="preserve"> (Charge loading)</w:t>
            </w:r>
          </w:p>
        </w:tc>
        <w:tc>
          <w:tcPr>
            <w:tcW w:w="48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F99DC34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1.04 – 5.7 mg/L</w:t>
            </w:r>
          </w:p>
        </w:tc>
        <w:tc>
          <w:tcPr>
            <w:tcW w:w="464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A17980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367 – 2420 mg/L</w:t>
            </w:r>
          </w:p>
        </w:tc>
        <w:tc>
          <w:tcPr>
            <w:tcW w:w="47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BF0FB3" w14:textId="61B3847E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2</w:t>
            </w:r>
            <w:r w:rsidRPr="00B858D9">
              <w:rPr>
                <w:rFonts w:ascii="Times New Roman" w:hAnsi="Times New Roman" w:cs="Times New Roman"/>
              </w:rPr>
              <w:t>]</w:t>
            </w:r>
          </w:p>
        </w:tc>
      </w:tr>
    </w:tbl>
    <w:p w14:paraId="3E1F0865" w14:textId="77777777" w:rsidR="00B858D9" w:rsidRPr="00CC2E17" w:rsidRDefault="00B858D9" w:rsidP="00B858D9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, Fats, oils and grease (FOG)</w:t>
      </w:r>
    </w:p>
    <w:p w14:paraId="227795FA" w14:textId="77777777" w:rsidR="0004760E" w:rsidRDefault="0004760E" w:rsidP="00B2520F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</w:p>
    <w:p w14:paraId="26BD6780" w14:textId="7E29BE54" w:rsidR="00B858D9" w:rsidRDefault="00B858D9" w:rsidP="00B2520F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 xml:space="preserve"> Application of electrocoagulation technology in food wastewater treatment (continued)</w:t>
      </w:r>
    </w:p>
    <w:tbl>
      <w:tblPr>
        <w:tblStyle w:val="TableGrid9"/>
        <w:tblW w:w="5002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64"/>
        <w:gridCol w:w="3463"/>
        <w:gridCol w:w="4396"/>
        <w:gridCol w:w="1276"/>
        <w:gridCol w:w="1441"/>
        <w:gridCol w:w="1324"/>
      </w:tblGrid>
      <w:tr w:rsidR="00B858D9" w:rsidRPr="00B858D9" w14:paraId="280AB8BC" w14:textId="77777777" w:rsidTr="00CC2E17">
        <w:trPr>
          <w:jc w:val="center"/>
        </w:trPr>
        <w:tc>
          <w:tcPr>
            <w:tcW w:w="739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385990" w14:textId="77777777" w:rsidR="00B858D9" w:rsidRPr="00B858D9" w:rsidRDefault="00B858D9" w:rsidP="00B858D9">
            <w:pPr>
              <w:spacing w:line="276" w:lineRule="auto"/>
              <w:jc w:val="left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Source food sample</w:t>
            </w:r>
          </w:p>
        </w:tc>
        <w:tc>
          <w:tcPr>
            <w:tcW w:w="1240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D0CEC4" w14:textId="77777777" w:rsidR="00B858D9" w:rsidRPr="00B858D9" w:rsidRDefault="00B858D9" w:rsidP="00B858D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Characteristic of wastewater</w:t>
            </w:r>
          </w:p>
        </w:tc>
        <w:tc>
          <w:tcPr>
            <w:tcW w:w="1574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990CCC" w14:textId="77777777" w:rsidR="00B858D9" w:rsidRPr="00B858D9" w:rsidRDefault="00B858D9" w:rsidP="00B858D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Parameters</w:t>
            </w:r>
          </w:p>
        </w:tc>
        <w:tc>
          <w:tcPr>
            <w:tcW w:w="973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8CAE8D" w14:textId="77777777" w:rsidR="00B858D9" w:rsidRPr="00B858D9" w:rsidRDefault="00B858D9" w:rsidP="00B858D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Removal percentage</w:t>
            </w:r>
          </w:p>
        </w:tc>
        <w:tc>
          <w:tcPr>
            <w:tcW w:w="474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1112CB" w14:textId="77777777" w:rsidR="00B858D9" w:rsidRPr="00B858D9" w:rsidRDefault="00B858D9" w:rsidP="00B858D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B858D9" w:rsidRPr="00B858D9" w14:paraId="5C35792A" w14:textId="77777777" w:rsidTr="00CC2E17">
        <w:trPr>
          <w:jc w:val="center"/>
        </w:trPr>
        <w:tc>
          <w:tcPr>
            <w:tcW w:w="73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3E5DC69C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40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2E991EFF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74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4346EBB0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5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CC8A9E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Oil</w:t>
            </w:r>
          </w:p>
        </w:tc>
        <w:tc>
          <w:tcPr>
            <w:tcW w:w="51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EE9468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B858D9">
              <w:rPr>
                <w:rFonts w:ascii="Times New Roman" w:hAnsi="Times New Roman" w:cs="Times New Roman"/>
                <w:b/>
              </w:rPr>
              <w:t>COD</w:t>
            </w:r>
          </w:p>
        </w:tc>
        <w:tc>
          <w:tcPr>
            <w:tcW w:w="474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C03EC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B858D9" w:rsidRPr="00B858D9" w14:paraId="1A73ABD9" w14:textId="77777777" w:rsidTr="00CC2E17">
        <w:trPr>
          <w:jc w:val="center"/>
        </w:trPr>
        <w:tc>
          <w:tcPr>
            <w:tcW w:w="739" w:type="pct"/>
            <w:tcBorders>
              <w:top w:val="single" w:sz="4" w:space="0" w:color="auto"/>
            </w:tcBorders>
          </w:tcPr>
          <w:p w14:paraId="0A76196D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Student canteen</w:t>
            </w:r>
          </w:p>
        </w:tc>
        <w:tc>
          <w:tcPr>
            <w:tcW w:w="1240" w:type="pct"/>
            <w:tcBorders>
              <w:top w:val="single" w:sz="4" w:space="0" w:color="auto"/>
            </w:tcBorders>
          </w:tcPr>
          <w:p w14:paraId="6FBA23E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O&amp;G: 1090 – 1500 mg/L</w:t>
            </w:r>
          </w:p>
          <w:p w14:paraId="5300C67C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COD: 2450 – 2760 mg/L</w:t>
            </w:r>
          </w:p>
          <w:p w14:paraId="5FCB7443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lastRenderedPageBreak/>
              <w:t xml:space="preserve">Conductivity: 476 – 701 </w:t>
            </w:r>
            <w:proofErr w:type="spellStart"/>
            <w:r w:rsidRPr="00B858D9">
              <w:rPr>
                <w:rFonts w:ascii="Times New Roman" w:hAnsi="Times New Roman" w:cs="Times New Roman"/>
              </w:rPr>
              <w:t>μS</w:t>
            </w:r>
            <w:proofErr w:type="spellEnd"/>
            <w:r w:rsidRPr="00B858D9">
              <w:rPr>
                <w:rFonts w:ascii="Times New Roman" w:hAnsi="Times New Roman" w:cs="Times New Roman"/>
              </w:rPr>
              <w:t>/cm</w:t>
            </w:r>
          </w:p>
          <w:p w14:paraId="1B3819C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pH: 6.80 – 7.07</w:t>
            </w:r>
          </w:p>
        </w:tc>
        <w:tc>
          <w:tcPr>
            <w:tcW w:w="1574" w:type="pct"/>
            <w:tcBorders>
              <w:top w:val="single" w:sz="4" w:space="0" w:color="auto"/>
            </w:tcBorders>
            <w:vAlign w:val="center"/>
          </w:tcPr>
          <w:p w14:paraId="52421FFE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lastRenderedPageBreak/>
              <w:t>Electrode material: Aluminium</w:t>
            </w:r>
          </w:p>
          <w:p w14:paraId="4DD2234C" w14:textId="6BEC9100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Time: 9.0 </w:t>
            </w:r>
            <w:r w:rsidR="00AE0B5C">
              <w:rPr>
                <w:rFonts w:ascii="Times New Roman" w:hAnsi="Times New Roman" w:cs="Times New Roman"/>
              </w:rPr>
              <w:t>L</w:t>
            </w:r>
            <w:r w:rsidRPr="00B858D9">
              <w:rPr>
                <w:rFonts w:ascii="Times New Roman" w:hAnsi="Times New Roman" w:cs="Times New Roman"/>
              </w:rPr>
              <w:t>/h (flow rate)</w:t>
            </w:r>
          </w:p>
          <w:p w14:paraId="11A0F427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lastRenderedPageBreak/>
              <w:t>Electric applied: 1.67 – 4.97 F/m</w:t>
            </w:r>
            <w:r w:rsidRPr="00B858D9">
              <w:rPr>
                <w:rFonts w:ascii="Times New Roman" w:hAnsi="Times New Roman" w:cs="Times New Roman"/>
                <w:vertAlign w:val="superscript"/>
              </w:rPr>
              <w:t>3</w:t>
            </w:r>
            <w:r w:rsidRPr="00B858D9">
              <w:rPr>
                <w:rFonts w:ascii="Times New Roman" w:hAnsi="Times New Roman" w:cs="Times New Roman"/>
              </w:rPr>
              <w:t xml:space="preserve"> (Charge loading)</w:t>
            </w:r>
          </w:p>
          <w:p w14:paraId="66C331F7" w14:textId="77777777" w:rsidR="00B858D9" w:rsidRPr="00B858D9" w:rsidRDefault="00B858D9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57" w:type="pct"/>
            <w:tcBorders>
              <w:top w:val="single" w:sz="4" w:space="0" w:color="auto"/>
            </w:tcBorders>
          </w:tcPr>
          <w:p w14:paraId="6960BA9A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lastRenderedPageBreak/>
              <w:t>0.8 – 8.4 mg/L</w:t>
            </w:r>
          </w:p>
        </w:tc>
        <w:tc>
          <w:tcPr>
            <w:tcW w:w="516" w:type="pct"/>
            <w:tcBorders>
              <w:top w:val="single" w:sz="4" w:space="0" w:color="auto"/>
            </w:tcBorders>
          </w:tcPr>
          <w:p w14:paraId="3EE39909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153 – 453 mg/L</w:t>
            </w:r>
          </w:p>
        </w:tc>
        <w:tc>
          <w:tcPr>
            <w:tcW w:w="474" w:type="pct"/>
            <w:tcBorders>
              <w:top w:val="single" w:sz="4" w:space="0" w:color="auto"/>
            </w:tcBorders>
          </w:tcPr>
          <w:p w14:paraId="3C72C81C" w14:textId="6A3AB902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2</w:t>
            </w:r>
            <w:r w:rsidRPr="00B858D9">
              <w:rPr>
                <w:rFonts w:ascii="Times New Roman" w:hAnsi="Times New Roman" w:cs="Times New Roman"/>
              </w:rPr>
              <w:t>]</w:t>
            </w:r>
          </w:p>
        </w:tc>
      </w:tr>
      <w:tr w:rsidR="00B858D9" w:rsidRPr="00B858D9" w14:paraId="39C033D5" w14:textId="77777777" w:rsidTr="00CC2E17">
        <w:trPr>
          <w:jc w:val="center"/>
        </w:trPr>
        <w:tc>
          <w:tcPr>
            <w:tcW w:w="739" w:type="pct"/>
          </w:tcPr>
          <w:p w14:paraId="629456DB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UC bistro</w:t>
            </w:r>
          </w:p>
        </w:tc>
        <w:tc>
          <w:tcPr>
            <w:tcW w:w="1240" w:type="pct"/>
          </w:tcPr>
          <w:p w14:paraId="6FD50425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O&amp;G: 140 – 410 mg/L</w:t>
            </w:r>
          </w:p>
          <w:p w14:paraId="5A0CF18E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COD: 1500 – 1740 mg/L</w:t>
            </w:r>
          </w:p>
          <w:p w14:paraId="3D9BC700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Conductivity: 341 – 514 </w:t>
            </w:r>
            <w:proofErr w:type="spellStart"/>
            <w:r w:rsidRPr="00B858D9">
              <w:rPr>
                <w:rFonts w:ascii="Times New Roman" w:hAnsi="Times New Roman" w:cs="Times New Roman"/>
              </w:rPr>
              <w:t>μS</w:t>
            </w:r>
            <w:proofErr w:type="spellEnd"/>
            <w:r w:rsidRPr="00B858D9">
              <w:rPr>
                <w:rFonts w:ascii="Times New Roman" w:hAnsi="Times New Roman" w:cs="Times New Roman"/>
              </w:rPr>
              <w:t>/cm</w:t>
            </w:r>
          </w:p>
          <w:p w14:paraId="1C2E32D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pH: 7.63 – 8.22</w:t>
            </w:r>
          </w:p>
        </w:tc>
        <w:tc>
          <w:tcPr>
            <w:tcW w:w="1574" w:type="pct"/>
            <w:vAlign w:val="center"/>
          </w:tcPr>
          <w:p w14:paraId="3361A598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ode material: Aluminium</w:t>
            </w:r>
          </w:p>
          <w:p w14:paraId="441A8E3D" w14:textId="7C3E3E5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Time: 9.0 </w:t>
            </w:r>
            <w:r w:rsidR="00AE0B5C">
              <w:rPr>
                <w:rFonts w:ascii="Times New Roman" w:hAnsi="Times New Roman" w:cs="Times New Roman"/>
              </w:rPr>
              <w:t>L/</w:t>
            </w:r>
            <w:r w:rsidRPr="00B858D9">
              <w:rPr>
                <w:rFonts w:ascii="Times New Roman" w:hAnsi="Times New Roman" w:cs="Times New Roman"/>
              </w:rPr>
              <w:t>h (flow rate)</w:t>
            </w:r>
          </w:p>
          <w:p w14:paraId="49CF81B7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ic applied: 6.63 – 7.46 F/m</w:t>
            </w:r>
            <w:r w:rsidRPr="00B858D9">
              <w:rPr>
                <w:rFonts w:ascii="Times New Roman" w:hAnsi="Times New Roman" w:cs="Times New Roman"/>
                <w:vertAlign w:val="superscript"/>
              </w:rPr>
              <w:t>3</w:t>
            </w:r>
            <w:r w:rsidRPr="00B858D9">
              <w:rPr>
                <w:rFonts w:ascii="Times New Roman" w:hAnsi="Times New Roman" w:cs="Times New Roman"/>
              </w:rPr>
              <w:t xml:space="preserve"> (Charge loading)</w:t>
            </w:r>
          </w:p>
          <w:p w14:paraId="38B0353A" w14:textId="77777777" w:rsidR="00B858D9" w:rsidRPr="00B858D9" w:rsidRDefault="00B858D9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57" w:type="pct"/>
          </w:tcPr>
          <w:p w14:paraId="5AF6D38D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7.5 – 7.9 mg/L</w:t>
            </w:r>
          </w:p>
        </w:tc>
        <w:tc>
          <w:tcPr>
            <w:tcW w:w="516" w:type="pct"/>
          </w:tcPr>
          <w:p w14:paraId="4A1EAE20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357 – 443 mg/L</w:t>
            </w:r>
          </w:p>
        </w:tc>
        <w:tc>
          <w:tcPr>
            <w:tcW w:w="474" w:type="pct"/>
          </w:tcPr>
          <w:p w14:paraId="160ADCAA" w14:textId="314B212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2</w:t>
            </w:r>
            <w:r w:rsidRPr="00B858D9">
              <w:rPr>
                <w:rFonts w:ascii="Times New Roman" w:hAnsi="Times New Roman" w:cs="Times New Roman"/>
              </w:rPr>
              <w:t>]</w:t>
            </w:r>
          </w:p>
        </w:tc>
      </w:tr>
      <w:tr w:rsidR="00B858D9" w:rsidRPr="00B858D9" w14:paraId="50AD16A6" w14:textId="77777777" w:rsidTr="00CC2E17">
        <w:trPr>
          <w:jc w:val="center"/>
        </w:trPr>
        <w:tc>
          <w:tcPr>
            <w:tcW w:w="739" w:type="pct"/>
          </w:tcPr>
          <w:p w14:paraId="1D91568F" w14:textId="77777777" w:rsidR="00B858D9" w:rsidRPr="00B858D9" w:rsidRDefault="00B858D9" w:rsidP="00B858D9">
            <w:p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gg processing industry</w:t>
            </w:r>
          </w:p>
        </w:tc>
        <w:tc>
          <w:tcPr>
            <w:tcW w:w="1240" w:type="pct"/>
          </w:tcPr>
          <w:p w14:paraId="6BB2802B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COD: 4150 ± 81.8 mg/L</w:t>
            </w:r>
          </w:p>
        </w:tc>
        <w:tc>
          <w:tcPr>
            <w:tcW w:w="1574" w:type="pct"/>
            <w:vAlign w:val="center"/>
          </w:tcPr>
          <w:p w14:paraId="39EBD1C1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ode material: Stainless steel</w:t>
            </w:r>
          </w:p>
          <w:p w14:paraId="26DAB4C1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Time: 35 ± 1.3 min</w:t>
            </w:r>
          </w:p>
          <w:p w14:paraId="2F550936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ic applied: 15 V</w:t>
            </w:r>
          </w:p>
          <w:p w14:paraId="6C4F1FD3" w14:textId="77777777" w:rsidR="00B858D9" w:rsidRPr="00B858D9" w:rsidRDefault="00B858D9" w:rsidP="00B858D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73" w:type="pct"/>
            <w:gridSpan w:val="2"/>
          </w:tcPr>
          <w:p w14:paraId="3284DF3C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92 ± 1.65%</w:t>
            </w:r>
          </w:p>
        </w:tc>
        <w:tc>
          <w:tcPr>
            <w:tcW w:w="474" w:type="pct"/>
          </w:tcPr>
          <w:p w14:paraId="2E74C4C2" w14:textId="1028FB21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3</w:t>
            </w:r>
            <w:r w:rsidRPr="00B858D9">
              <w:rPr>
                <w:rFonts w:ascii="Times New Roman" w:hAnsi="Times New Roman" w:cs="Times New Roman"/>
              </w:rPr>
              <w:t>]</w:t>
            </w:r>
          </w:p>
        </w:tc>
      </w:tr>
      <w:tr w:rsidR="00B858D9" w:rsidRPr="00B858D9" w14:paraId="34CEA04B" w14:textId="77777777" w:rsidTr="00CC2E17">
        <w:trPr>
          <w:jc w:val="center"/>
        </w:trPr>
        <w:tc>
          <w:tcPr>
            <w:tcW w:w="739" w:type="pct"/>
          </w:tcPr>
          <w:p w14:paraId="1B4AC5C9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Canteen</w:t>
            </w:r>
          </w:p>
        </w:tc>
        <w:tc>
          <w:tcPr>
            <w:tcW w:w="1240" w:type="pct"/>
          </w:tcPr>
          <w:p w14:paraId="1E925D94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O&amp;G: 100 – 250 mg/L</w:t>
            </w:r>
          </w:p>
          <w:p w14:paraId="701CBB06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COD: 500 – 150 mg/L</w:t>
            </w:r>
          </w:p>
        </w:tc>
        <w:tc>
          <w:tcPr>
            <w:tcW w:w="1574" w:type="pct"/>
            <w:vAlign w:val="center"/>
          </w:tcPr>
          <w:p w14:paraId="193FC13B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ode material: Iron</w:t>
            </w:r>
          </w:p>
          <w:p w14:paraId="3DE4A536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Time: 30 min</w:t>
            </w:r>
          </w:p>
          <w:p w14:paraId="07A2EBFA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pH: 6</w:t>
            </w:r>
          </w:p>
          <w:p w14:paraId="104383C1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 xml:space="preserve">Supporting electrolyte: 720 </w:t>
            </w:r>
            <w:proofErr w:type="spellStart"/>
            <w:r w:rsidRPr="00B858D9">
              <w:rPr>
                <w:rFonts w:ascii="Times New Roman" w:hAnsi="Times New Roman" w:cs="Times New Roman"/>
              </w:rPr>
              <w:t>μS</w:t>
            </w:r>
            <w:proofErr w:type="spellEnd"/>
            <w:r w:rsidRPr="00B858D9">
              <w:rPr>
                <w:rFonts w:ascii="Times New Roman" w:hAnsi="Times New Roman" w:cs="Times New Roman"/>
              </w:rPr>
              <w:t xml:space="preserve">/cm </w:t>
            </w:r>
          </w:p>
          <w:p w14:paraId="092243DB" w14:textId="77777777" w:rsidR="00B858D9" w:rsidRPr="00B858D9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Electric applied: 12.0 A/m</w:t>
            </w:r>
            <w:r w:rsidRPr="00B858D9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457" w:type="pct"/>
          </w:tcPr>
          <w:p w14:paraId="0291D9A4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516" w:type="pct"/>
          </w:tcPr>
          <w:p w14:paraId="30571B15" w14:textId="7777777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75%</w:t>
            </w:r>
          </w:p>
        </w:tc>
        <w:tc>
          <w:tcPr>
            <w:tcW w:w="474" w:type="pct"/>
          </w:tcPr>
          <w:p w14:paraId="18B6B872" w14:textId="2E45D097" w:rsidR="00B858D9" w:rsidRPr="00B858D9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858D9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4</w:t>
            </w:r>
            <w:r w:rsidRPr="00B858D9">
              <w:rPr>
                <w:rFonts w:ascii="Times New Roman" w:hAnsi="Times New Roman" w:cs="Times New Roman"/>
              </w:rPr>
              <w:t>]</w:t>
            </w:r>
          </w:p>
        </w:tc>
      </w:tr>
    </w:tbl>
    <w:p w14:paraId="75E81D88" w14:textId="77777777" w:rsidR="00B858D9" w:rsidRPr="00CC2E17" w:rsidRDefault="00B858D9" w:rsidP="00B858D9">
      <w:pP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, Fats, oils and grease (FOG)</w:t>
      </w:r>
    </w:p>
    <w:p w14:paraId="6BABCF31" w14:textId="62476E84" w:rsidR="00B858D9" w:rsidRPr="00B2520F" w:rsidRDefault="00B858D9" w:rsidP="00B2520F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2"/>
          <w:lang w:val="en-GB" w:eastAsia="en-US"/>
        </w:rPr>
      </w:pPr>
      <w:r w:rsidRPr="00B2520F">
        <w:rPr>
          <w:rFonts w:ascii="Times New Roman" w:eastAsia="SimSun" w:hAnsi="Times New Roman" w:cs="Times New Roman"/>
          <w:kern w:val="0"/>
          <w:sz w:val="22"/>
          <w:lang w:val="en-GB" w:eastAsia="en-US"/>
        </w:rPr>
        <w:t>Table S1</w:t>
      </w:r>
      <w:r w:rsidRPr="00B2520F">
        <w:rPr>
          <w:rFonts w:ascii="Times New Roman" w:eastAsia="SimSun" w:hAnsi="Times New Roman" w:cs="Times New Roman"/>
          <w:kern w:val="0"/>
          <w:sz w:val="22"/>
          <w:lang w:val="en-GB" w:eastAsia="en-US"/>
        </w:rPr>
        <w:tab/>
        <w:t xml:space="preserve"> Application of electrocoagulation technology in food wastewater treatment (continued)</w:t>
      </w:r>
    </w:p>
    <w:tbl>
      <w:tblPr>
        <w:tblStyle w:val="TableGrid9"/>
        <w:tblW w:w="5003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7"/>
        <w:gridCol w:w="4115"/>
        <w:gridCol w:w="8"/>
        <w:gridCol w:w="4167"/>
        <w:gridCol w:w="1251"/>
        <w:gridCol w:w="1117"/>
        <w:gridCol w:w="1321"/>
      </w:tblGrid>
      <w:tr w:rsidR="00B858D9" w:rsidRPr="00B2520F" w14:paraId="659295C5" w14:textId="77777777" w:rsidTr="00585DEB">
        <w:trPr>
          <w:jc w:val="center"/>
        </w:trPr>
        <w:tc>
          <w:tcPr>
            <w:tcW w:w="711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39388037" w14:textId="77777777" w:rsidR="00B858D9" w:rsidRPr="00B2520F" w:rsidRDefault="00B858D9" w:rsidP="00585DEB">
            <w:pPr>
              <w:spacing w:line="360" w:lineRule="auto"/>
              <w:jc w:val="left"/>
              <w:rPr>
                <w:rFonts w:ascii="Times New Roman" w:hAnsi="Times New Roman" w:cs="Times New Roman"/>
                <w:b/>
              </w:rPr>
            </w:pPr>
            <w:bookmarkStart w:id="0" w:name="_Hlk227533476"/>
            <w:r w:rsidRPr="00B2520F">
              <w:rPr>
                <w:rFonts w:ascii="Times New Roman" w:hAnsi="Times New Roman" w:cs="Times New Roman"/>
                <w:b/>
              </w:rPr>
              <w:t>Source food sample</w:t>
            </w:r>
          </w:p>
        </w:tc>
        <w:tc>
          <w:tcPr>
            <w:tcW w:w="1476" w:type="pct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479B89BC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Characteristic of wastewater</w:t>
            </w:r>
          </w:p>
        </w:tc>
        <w:tc>
          <w:tcPr>
            <w:tcW w:w="1491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34FFBD46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Parameters</w:t>
            </w:r>
          </w:p>
        </w:tc>
        <w:tc>
          <w:tcPr>
            <w:tcW w:w="848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0D0750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Removal percentage</w:t>
            </w:r>
          </w:p>
        </w:tc>
        <w:tc>
          <w:tcPr>
            <w:tcW w:w="474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DE5C95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585DEB" w:rsidRPr="00B2520F" w14:paraId="350C830F" w14:textId="77777777" w:rsidTr="00585DEB">
        <w:trPr>
          <w:jc w:val="center"/>
        </w:trPr>
        <w:tc>
          <w:tcPr>
            <w:tcW w:w="711" w:type="pct"/>
            <w:vMerge/>
            <w:tcBorders>
              <w:top w:val="nil"/>
              <w:bottom w:val="single" w:sz="4" w:space="0" w:color="auto"/>
            </w:tcBorders>
          </w:tcPr>
          <w:p w14:paraId="43889802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76" w:type="pct"/>
            <w:gridSpan w:val="2"/>
            <w:vMerge/>
            <w:tcBorders>
              <w:top w:val="nil"/>
              <w:bottom w:val="single" w:sz="4" w:space="0" w:color="auto"/>
            </w:tcBorders>
          </w:tcPr>
          <w:p w14:paraId="6A3C5EB7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91" w:type="pct"/>
            <w:vMerge/>
            <w:tcBorders>
              <w:top w:val="nil"/>
              <w:bottom w:val="single" w:sz="4" w:space="0" w:color="auto"/>
            </w:tcBorders>
          </w:tcPr>
          <w:p w14:paraId="290A7217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C7AD82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Oil</w:t>
            </w:r>
          </w:p>
        </w:tc>
        <w:tc>
          <w:tcPr>
            <w:tcW w:w="4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57FCD6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COD</w:t>
            </w:r>
          </w:p>
        </w:tc>
        <w:tc>
          <w:tcPr>
            <w:tcW w:w="474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8B88D0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B858D9" w:rsidRPr="00B2520F" w14:paraId="62B557A6" w14:textId="77777777" w:rsidTr="00585DEB">
        <w:trPr>
          <w:jc w:val="center"/>
        </w:trPr>
        <w:tc>
          <w:tcPr>
            <w:tcW w:w="711" w:type="pct"/>
            <w:tcBorders>
              <w:top w:val="single" w:sz="4" w:space="0" w:color="auto"/>
            </w:tcBorders>
          </w:tcPr>
          <w:p w14:paraId="3C0C94B7" w14:textId="77777777" w:rsidR="00B858D9" w:rsidRPr="00B2520F" w:rsidRDefault="00B858D9" w:rsidP="00585DEB">
            <w:p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 xml:space="preserve">Potato chips </w:t>
            </w:r>
            <w:r w:rsidRPr="00B2520F">
              <w:rPr>
                <w:rFonts w:ascii="Times New Roman" w:hAnsi="Times New Roman" w:cs="Times New Roman"/>
              </w:rPr>
              <w:lastRenderedPageBreak/>
              <w:t>industry</w:t>
            </w:r>
          </w:p>
        </w:tc>
        <w:tc>
          <w:tcPr>
            <w:tcW w:w="1476" w:type="pct"/>
            <w:gridSpan w:val="2"/>
            <w:tcBorders>
              <w:top w:val="single" w:sz="4" w:space="0" w:color="auto"/>
            </w:tcBorders>
          </w:tcPr>
          <w:p w14:paraId="49B20825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lastRenderedPageBreak/>
              <w:t>COD: 2200 – 2800 mg/L</w:t>
            </w:r>
          </w:p>
          <w:p w14:paraId="4DEF6136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lastRenderedPageBreak/>
              <w:t>Conductivity: 1.90 – 2.40 mS/cm</w:t>
            </w:r>
          </w:p>
          <w:p w14:paraId="7371326D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6.2 – 6.5</w:t>
            </w:r>
          </w:p>
          <w:p w14:paraId="58A86952" w14:textId="77777777" w:rsidR="00B858D9" w:rsidRPr="00B2520F" w:rsidRDefault="00B858D9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91" w:type="pct"/>
            <w:tcBorders>
              <w:top w:val="single" w:sz="4" w:space="0" w:color="auto"/>
            </w:tcBorders>
          </w:tcPr>
          <w:p w14:paraId="4FDD5404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lastRenderedPageBreak/>
              <w:t>Electrode material: Aluminium</w:t>
            </w:r>
          </w:p>
          <w:p w14:paraId="78ED0680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lastRenderedPageBreak/>
              <w:t>Time: &lt; 40 min, pH: 4</w:t>
            </w:r>
          </w:p>
          <w:p w14:paraId="381F4FAA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ic applied: 200 A/m</w:t>
            </w:r>
            <w:r w:rsidRPr="00B2520F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448" w:type="pct"/>
            <w:tcBorders>
              <w:top w:val="single" w:sz="4" w:space="0" w:color="auto"/>
            </w:tcBorders>
          </w:tcPr>
          <w:p w14:paraId="24400DA4" w14:textId="77777777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lastRenderedPageBreak/>
              <w:t>60%</w:t>
            </w:r>
          </w:p>
        </w:tc>
        <w:tc>
          <w:tcPr>
            <w:tcW w:w="400" w:type="pct"/>
            <w:tcBorders>
              <w:top w:val="single" w:sz="4" w:space="0" w:color="auto"/>
            </w:tcBorders>
          </w:tcPr>
          <w:p w14:paraId="48582119" w14:textId="77777777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4" w:type="pct"/>
            <w:tcBorders>
              <w:top w:val="single" w:sz="4" w:space="0" w:color="auto"/>
            </w:tcBorders>
          </w:tcPr>
          <w:p w14:paraId="77FA91B9" w14:textId="5B0C33FA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5</w:t>
            </w:r>
            <w:r w:rsidRPr="00B2520F">
              <w:rPr>
                <w:rFonts w:ascii="Times New Roman" w:hAnsi="Times New Roman" w:cs="Times New Roman"/>
              </w:rPr>
              <w:t>]</w:t>
            </w:r>
          </w:p>
        </w:tc>
      </w:tr>
      <w:tr w:rsidR="00B858D9" w:rsidRPr="00B2520F" w14:paraId="594E9917" w14:textId="77777777" w:rsidTr="00585DEB">
        <w:trPr>
          <w:jc w:val="center"/>
        </w:trPr>
        <w:tc>
          <w:tcPr>
            <w:tcW w:w="711" w:type="pct"/>
          </w:tcPr>
          <w:p w14:paraId="61F05571" w14:textId="77777777" w:rsidR="00B858D9" w:rsidRPr="00B2520F" w:rsidRDefault="00B858D9" w:rsidP="00585DEB">
            <w:p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Slaughterhouse</w:t>
            </w:r>
          </w:p>
        </w:tc>
        <w:tc>
          <w:tcPr>
            <w:tcW w:w="1476" w:type="pct"/>
            <w:gridSpan w:val="2"/>
          </w:tcPr>
          <w:p w14:paraId="5C0ABD98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O&amp;G: 1500 – 1800 mg/L</w:t>
            </w:r>
          </w:p>
          <w:p w14:paraId="23185F7D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D: 26000 – 29000 mg/L</w:t>
            </w:r>
          </w:p>
          <w:p w14:paraId="79140E21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nductivity: 199 mS/cm</w:t>
            </w:r>
          </w:p>
          <w:p w14:paraId="116F1262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6.7</w:t>
            </w:r>
          </w:p>
        </w:tc>
        <w:tc>
          <w:tcPr>
            <w:tcW w:w="1491" w:type="pct"/>
          </w:tcPr>
          <w:p w14:paraId="6D20FFF5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ode material: Aluminium</w:t>
            </w:r>
          </w:p>
          <w:p w14:paraId="26084959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Time: 7.5 min (oil)</w:t>
            </w:r>
          </w:p>
          <w:p w14:paraId="26F2B22D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25 min (COD)</w:t>
            </w:r>
          </w:p>
          <w:p w14:paraId="47AA2FD4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2</w:t>
            </w:r>
          </w:p>
          <w:p w14:paraId="66F9BCCB" w14:textId="77777777" w:rsidR="00B858D9" w:rsidRPr="00B2520F" w:rsidRDefault="00B858D9" w:rsidP="00CC2E17">
            <w:pPr>
              <w:rPr>
                <w:rFonts w:ascii="Times New Roman" w:hAnsi="Times New Roman" w:cs="Times New Roman"/>
              </w:rPr>
            </w:pPr>
          </w:p>
          <w:p w14:paraId="15CC9D5A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ic applied: 150 A/m</w:t>
            </w:r>
            <w:r w:rsidRPr="00B2520F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448" w:type="pct"/>
          </w:tcPr>
          <w:p w14:paraId="65BD44DC" w14:textId="77777777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90%</w:t>
            </w:r>
          </w:p>
        </w:tc>
        <w:tc>
          <w:tcPr>
            <w:tcW w:w="400" w:type="pct"/>
          </w:tcPr>
          <w:p w14:paraId="29078A7C" w14:textId="77777777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93%</w:t>
            </w:r>
          </w:p>
        </w:tc>
        <w:tc>
          <w:tcPr>
            <w:tcW w:w="474" w:type="pct"/>
          </w:tcPr>
          <w:p w14:paraId="2158735E" w14:textId="2E46DD7B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6</w:t>
            </w:r>
            <w:r w:rsidRPr="00B2520F">
              <w:rPr>
                <w:rFonts w:ascii="Times New Roman" w:hAnsi="Times New Roman" w:cs="Times New Roman"/>
              </w:rPr>
              <w:t>]</w:t>
            </w:r>
          </w:p>
        </w:tc>
      </w:tr>
      <w:tr w:rsidR="00B858D9" w:rsidRPr="00B2520F" w14:paraId="28DBF334" w14:textId="77777777" w:rsidTr="00585DEB">
        <w:trPr>
          <w:jc w:val="center"/>
        </w:trPr>
        <w:tc>
          <w:tcPr>
            <w:tcW w:w="711" w:type="pct"/>
          </w:tcPr>
          <w:p w14:paraId="3753ED2F" w14:textId="77777777" w:rsidR="00B858D9" w:rsidRPr="00B2520F" w:rsidRDefault="00B858D9" w:rsidP="00585DEB">
            <w:p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Dairy industry</w:t>
            </w:r>
          </w:p>
        </w:tc>
        <w:tc>
          <w:tcPr>
            <w:tcW w:w="1473" w:type="pct"/>
          </w:tcPr>
          <w:p w14:paraId="29BEF825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O&amp;G: 4570 mg/L</w:t>
            </w:r>
          </w:p>
          <w:p w14:paraId="1E4275A4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D: 18300 mg/L</w:t>
            </w:r>
          </w:p>
          <w:p w14:paraId="76A7D204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 xml:space="preserve">Conductivity: 1200 </w:t>
            </w:r>
            <w:proofErr w:type="spellStart"/>
            <w:r w:rsidRPr="00B2520F">
              <w:rPr>
                <w:rFonts w:ascii="Times New Roman" w:hAnsi="Times New Roman" w:cs="Times New Roman"/>
              </w:rPr>
              <w:t>μS</w:t>
            </w:r>
            <w:proofErr w:type="spellEnd"/>
            <w:r w:rsidRPr="00B2520F">
              <w:rPr>
                <w:rFonts w:ascii="Times New Roman" w:hAnsi="Times New Roman" w:cs="Times New Roman"/>
              </w:rPr>
              <w:t>/cm</w:t>
            </w:r>
          </w:p>
          <w:p w14:paraId="1F30E18F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6.0 – 7.5</w:t>
            </w:r>
          </w:p>
        </w:tc>
        <w:tc>
          <w:tcPr>
            <w:tcW w:w="1495" w:type="pct"/>
            <w:gridSpan w:val="2"/>
          </w:tcPr>
          <w:p w14:paraId="3149F966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ode material: Iron</w:t>
            </w:r>
          </w:p>
          <w:p w14:paraId="7DF19EB5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Time: 1 min</w:t>
            </w:r>
          </w:p>
          <w:p w14:paraId="39629218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7</w:t>
            </w:r>
          </w:p>
          <w:p w14:paraId="158B84CE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Supporting electrolyte: 0.3 g/L</w:t>
            </w:r>
          </w:p>
          <w:p w14:paraId="24727D66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  <w:vertAlign w:val="superscript"/>
              </w:rPr>
            </w:pPr>
            <w:r w:rsidRPr="00B2520F">
              <w:rPr>
                <w:rFonts w:ascii="Times New Roman" w:hAnsi="Times New Roman" w:cs="Times New Roman"/>
              </w:rPr>
              <w:t>Electric applied: 6 A/m</w:t>
            </w:r>
            <w:r w:rsidRPr="00B2520F">
              <w:rPr>
                <w:rFonts w:ascii="Times New Roman" w:hAnsi="Times New Roman" w:cs="Times New Roman"/>
                <w:vertAlign w:val="superscript"/>
              </w:rPr>
              <w:t>2</w:t>
            </w:r>
          </w:p>
          <w:p w14:paraId="57416C1F" w14:textId="77777777" w:rsidR="00B858D9" w:rsidRPr="00B2520F" w:rsidRDefault="00B858D9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48" w:type="pct"/>
          </w:tcPr>
          <w:p w14:paraId="03DDD8B4" w14:textId="77777777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400" w:type="pct"/>
          </w:tcPr>
          <w:p w14:paraId="70CF1308" w14:textId="77777777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474" w:type="pct"/>
          </w:tcPr>
          <w:p w14:paraId="531A0919" w14:textId="20448684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7</w:t>
            </w:r>
            <w:r w:rsidRPr="00B2520F">
              <w:rPr>
                <w:rFonts w:ascii="Times New Roman" w:hAnsi="Times New Roman" w:cs="Times New Roman"/>
              </w:rPr>
              <w:t>]</w:t>
            </w:r>
          </w:p>
        </w:tc>
      </w:tr>
      <w:tr w:rsidR="00B858D9" w:rsidRPr="00B2520F" w14:paraId="7B38A7EC" w14:textId="77777777" w:rsidTr="00585DEB">
        <w:trPr>
          <w:jc w:val="center"/>
        </w:trPr>
        <w:tc>
          <w:tcPr>
            <w:tcW w:w="711" w:type="pct"/>
          </w:tcPr>
          <w:p w14:paraId="190DD3AE" w14:textId="77777777" w:rsidR="00B858D9" w:rsidRPr="00B2520F" w:rsidRDefault="00B858D9" w:rsidP="00585DEB">
            <w:p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okies and pasta industry</w:t>
            </w:r>
          </w:p>
        </w:tc>
        <w:tc>
          <w:tcPr>
            <w:tcW w:w="1473" w:type="pct"/>
          </w:tcPr>
          <w:p w14:paraId="427E801F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D: 7500 mg/L</w:t>
            </w:r>
          </w:p>
        </w:tc>
        <w:tc>
          <w:tcPr>
            <w:tcW w:w="1495" w:type="pct"/>
            <w:gridSpan w:val="2"/>
          </w:tcPr>
          <w:p w14:paraId="0A05EACC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ode material: Aluminium</w:t>
            </w:r>
          </w:p>
          <w:p w14:paraId="200D5D2B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4</w:t>
            </w:r>
          </w:p>
          <w:p w14:paraId="3BBBF1EB" w14:textId="77777777" w:rsidR="00B858D9" w:rsidRPr="00B2520F" w:rsidRDefault="00B858D9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ic applied: 182 A/m</w:t>
            </w:r>
            <w:r w:rsidRPr="00B2520F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448" w:type="pct"/>
          </w:tcPr>
          <w:p w14:paraId="343CA029" w14:textId="77777777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80%</w:t>
            </w:r>
          </w:p>
        </w:tc>
        <w:tc>
          <w:tcPr>
            <w:tcW w:w="400" w:type="pct"/>
          </w:tcPr>
          <w:p w14:paraId="14D90BEE" w14:textId="77777777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4" w:type="pct"/>
          </w:tcPr>
          <w:p w14:paraId="65AB646D" w14:textId="21BC23E6" w:rsidR="00B858D9" w:rsidRPr="00B2520F" w:rsidRDefault="00B858D9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[</w:t>
            </w:r>
            <w:r w:rsidR="00C75E32">
              <w:rPr>
                <w:rFonts w:ascii="Times New Roman" w:hAnsi="Times New Roman" w:cs="Times New Roman"/>
              </w:rPr>
              <w:t>8</w:t>
            </w:r>
            <w:r w:rsidRPr="00B2520F">
              <w:rPr>
                <w:rFonts w:ascii="Times New Roman" w:hAnsi="Times New Roman" w:cs="Times New Roman"/>
              </w:rPr>
              <w:t>]</w:t>
            </w:r>
          </w:p>
        </w:tc>
      </w:tr>
    </w:tbl>
    <w:bookmarkEnd w:id="0"/>
    <w:p w14:paraId="478F1261" w14:textId="77777777" w:rsidR="00B858D9" w:rsidRPr="00CC2E17" w:rsidRDefault="00B858D9" w:rsidP="00B858D9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, fats, oils and grease (FOG)</w:t>
      </w:r>
    </w:p>
    <w:p w14:paraId="1B9E8271" w14:textId="77777777" w:rsidR="00B2520F" w:rsidRDefault="00B2520F" w:rsidP="00B2520F">
      <w:pPr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</w:p>
    <w:p w14:paraId="0AB43652" w14:textId="2AFEE106" w:rsidR="00B2520F" w:rsidRPr="00B2520F" w:rsidRDefault="00B2520F" w:rsidP="00B2520F">
      <w:pPr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B2520F">
        <w:rPr>
          <w:rFonts w:ascii="Times New Roman" w:eastAsia="SimSun" w:hAnsi="Times New Roman" w:cs="Times New Roman"/>
          <w:kern w:val="0"/>
          <w:sz w:val="22"/>
          <w:lang w:val="en-GB" w:eastAsia="en-US"/>
        </w:rPr>
        <w:t>Table S1</w:t>
      </w:r>
      <w:r w:rsidRPr="00B2520F">
        <w:rPr>
          <w:rFonts w:ascii="Times New Roman" w:eastAsia="SimSun" w:hAnsi="Times New Roman" w:cs="Times New Roman"/>
          <w:kern w:val="0"/>
          <w:sz w:val="22"/>
          <w:lang w:val="en-GB" w:eastAsia="en-US"/>
        </w:rPr>
        <w:tab/>
        <w:t xml:space="preserve"> Application of electrocoagulation technology in food wastewater treatment</w:t>
      </w:r>
      <w:r w:rsidRPr="00B2520F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 xml:space="preserve"> (continued)</w:t>
      </w:r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1560"/>
        <w:gridCol w:w="92"/>
        <w:gridCol w:w="3730"/>
        <w:gridCol w:w="8"/>
        <w:gridCol w:w="11"/>
        <w:gridCol w:w="4238"/>
        <w:gridCol w:w="472"/>
        <w:gridCol w:w="11"/>
        <w:gridCol w:w="1251"/>
        <w:gridCol w:w="84"/>
        <w:gridCol w:w="1161"/>
        <w:gridCol w:w="8"/>
        <w:gridCol w:w="53"/>
        <w:gridCol w:w="1279"/>
      </w:tblGrid>
      <w:tr w:rsidR="00B2520F" w:rsidRPr="00B2520F" w14:paraId="46C5FD1E" w14:textId="77777777" w:rsidTr="00B2520F">
        <w:trPr>
          <w:jc w:val="center"/>
        </w:trPr>
        <w:tc>
          <w:tcPr>
            <w:tcW w:w="592" w:type="pct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49BF1" w14:textId="77777777" w:rsidR="00B2520F" w:rsidRPr="00B2520F" w:rsidRDefault="00B2520F" w:rsidP="00B2520F">
            <w:pPr>
              <w:jc w:val="left"/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  <w:t>Source food sample</w:t>
            </w:r>
          </w:p>
        </w:tc>
        <w:tc>
          <w:tcPr>
            <w:tcW w:w="1339" w:type="pct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2F3036" w14:textId="77777777" w:rsidR="00B2520F" w:rsidRPr="00B2520F" w:rsidRDefault="00B2520F" w:rsidP="00B2520F">
            <w:pPr>
              <w:jc w:val="left"/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  <w:t>Characteristic of wastewater</w:t>
            </w:r>
          </w:p>
        </w:tc>
        <w:tc>
          <w:tcPr>
            <w:tcW w:w="1695" w:type="pct"/>
            <w:gridSpan w:val="4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596248" w14:textId="77777777" w:rsidR="00B2520F" w:rsidRPr="00B2520F" w:rsidRDefault="00B2520F" w:rsidP="00B2520F">
            <w:pPr>
              <w:jc w:val="left"/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  <w:t>Parameters</w:t>
            </w:r>
          </w:p>
        </w:tc>
        <w:tc>
          <w:tcPr>
            <w:tcW w:w="897" w:type="pct"/>
            <w:gridSpan w:val="4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1C35C0" w14:textId="77777777" w:rsidR="00B2520F" w:rsidRPr="00B2520F" w:rsidRDefault="00B2520F" w:rsidP="00B2520F">
            <w:pPr>
              <w:jc w:val="left"/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  <w:t>Removal percentage</w:t>
            </w:r>
          </w:p>
        </w:tc>
        <w:tc>
          <w:tcPr>
            <w:tcW w:w="476" w:type="pct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46FF89" w14:textId="77777777" w:rsidR="00B2520F" w:rsidRPr="00B2520F" w:rsidRDefault="00B2520F" w:rsidP="00B2520F">
            <w:pPr>
              <w:jc w:val="left"/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  <w:t>Reference</w:t>
            </w:r>
          </w:p>
        </w:tc>
      </w:tr>
      <w:tr w:rsidR="00B2520F" w:rsidRPr="00B2520F" w14:paraId="23934F09" w14:textId="77777777" w:rsidTr="00B2520F">
        <w:trPr>
          <w:jc w:val="center"/>
        </w:trPr>
        <w:tc>
          <w:tcPr>
            <w:tcW w:w="592" w:type="pct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348C3347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1339" w:type="pct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0197FA4C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1695" w:type="pct"/>
            <w:gridSpan w:val="4"/>
            <w:vMerge/>
            <w:tcBorders>
              <w:bottom w:val="single" w:sz="4" w:space="0" w:color="auto"/>
            </w:tcBorders>
            <w:vAlign w:val="center"/>
          </w:tcPr>
          <w:p w14:paraId="3E69DE5F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84B528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  <w:t>Oil</w:t>
            </w:r>
          </w:p>
        </w:tc>
        <w:tc>
          <w:tcPr>
            <w:tcW w:w="449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26B23F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b/>
                <w:kern w:val="0"/>
                <w:szCs w:val="21"/>
                <w:lang w:val="en-GB" w:eastAsia="en-US"/>
              </w:rPr>
              <w:t>COD</w:t>
            </w:r>
          </w:p>
        </w:tc>
        <w:tc>
          <w:tcPr>
            <w:tcW w:w="476" w:type="pct"/>
            <w:gridSpan w:val="2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90F853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</w:tr>
      <w:tr w:rsidR="00B2520F" w:rsidRPr="00B2520F" w14:paraId="5488A621" w14:textId="77777777" w:rsidTr="00B2520F">
        <w:trPr>
          <w:jc w:val="center"/>
        </w:trPr>
        <w:tc>
          <w:tcPr>
            <w:tcW w:w="592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14:paraId="654BDFAA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Slaughter house</w:t>
            </w:r>
          </w:p>
        </w:tc>
        <w:tc>
          <w:tcPr>
            <w:tcW w:w="1339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14:paraId="2AD05CF8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O&amp;G: 853 ± 119 mg/L</w:t>
            </w:r>
          </w:p>
          <w:p w14:paraId="168B5244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lastRenderedPageBreak/>
              <w:t>COD: 3340 ± 180 mg/L</w:t>
            </w:r>
          </w:p>
          <w:p w14:paraId="79DFA8B5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 xml:space="preserve">Conductivity: 473 ± 14 </w:t>
            </w:r>
            <w:proofErr w:type="spellStart"/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μS</w:t>
            </w:r>
            <w:proofErr w:type="spellEnd"/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/cm</w:t>
            </w:r>
          </w:p>
          <w:p w14:paraId="145815D4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pH: 6.15 – 6.45</w:t>
            </w:r>
          </w:p>
          <w:p w14:paraId="124A130D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  <w:p w14:paraId="3EC99391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1695" w:type="pct"/>
            <w:gridSpan w:val="4"/>
            <w:tcBorders>
              <w:top w:val="single" w:sz="4" w:space="0" w:color="auto"/>
            </w:tcBorders>
          </w:tcPr>
          <w:p w14:paraId="562F0435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lastRenderedPageBreak/>
              <w:t>Electrode material: Mild steel (Iron)</w:t>
            </w:r>
          </w:p>
          <w:p w14:paraId="64C1399F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lastRenderedPageBreak/>
              <w:t>Time: 60 min</w:t>
            </w:r>
          </w:p>
          <w:p w14:paraId="63CC76D4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Electric applied: 0.3 A</w:t>
            </w:r>
          </w:p>
          <w:p w14:paraId="35F79CB3" w14:textId="77777777" w:rsidR="00B2520F" w:rsidRPr="00B2520F" w:rsidRDefault="00B2520F" w:rsidP="00B2520F">
            <w:pPr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448" w:type="pct"/>
            <w:tcBorders>
              <w:top w:val="single" w:sz="4" w:space="0" w:color="auto"/>
            </w:tcBorders>
          </w:tcPr>
          <w:p w14:paraId="77435844" w14:textId="77777777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lastRenderedPageBreak/>
              <w:t>99 ± 1%</w:t>
            </w:r>
          </w:p>
        </w:tc>
        <w:tc>
          <w:tcPr>
            <w:tcW w:w="449" w:type="pct"/>
            <w:gridSpan w:val="3"/>
            <w:tcBorders>
              <w:top w:val="single" w:sz="4" w:space="0" w:color="auto"/>
            </w:tcBorders>
          </w:tcPr>
          <w:p w14:paraId="6D9E0F5A" w14:textId="77777777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82 ± 2%</w:t>
            </w:r>
          </w:p>
        </w:tc>
        <w:tc>
          <w:tcPr>
            <w:tcW w:w="476" w:type="pct"/>
            <w:gridSpan w:val="2"/>
            <w:tcBorders>
              <w:top w:val="single" w:sz="4" w:space="0" w:color="auto"/>
            </w:tcBorders>
          </w:tcPr>
          <w:p w14:paraId="63BFEA34" w14:textId="4EDE1D7E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[</w:t>
            </w:r>
            <w:r w:rsidR="000C2370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9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]</w:t>
            </w:r>
          </w:p>
        </w:tc>
      </w:tr>
      <w:tr w:rsidR="00B2520F" w:rsidRPr="00B2520F" w14:paraId="30826C73" w14:textId="77777777" w:rsidTr="00B2520F">
        <w:trPr>
          <w:jc w:val="center"/>
        </w:trPr>
        <w:tc>
          <w:tcPr>
            <w:tcW w:w="592" w:type="pct"/>
            <w:gridSpan w:val="2"/>
            <w:vMerge/>
          </w:tcPr>
          <w:p w14:paraId="195A26A5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1339" w:type="pct"/>
            <w:gridSpan w:val="2"/>
            <w:vMerge/>
          </w:tcPr>
          <w:p w14:paraId="32893593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1695" w:type="pct"/>
            <w:gridSpan w:val="4"/>
          </w:tcPr>
          <w:p w14:paraId="54D913A1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Electrode material: Aluminium</w:t>
            </w:r>
          </w:p>
          <w:p w14:paraId="26D2EF6A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Time: 15 min (oil)</w:t>
            </w:r>
          </w:p>
          <w:p w14:paraId="05378CE1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25 min (COD)</w:t>
            </w:r>
          </w:p>
          <w:p w14:paraId="3F243F46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pH: 2</w:t>
            </w:r>
          </w:p>
          <w:p w14:paraId="6C9C285C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vertAlign w:val="superscript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Electric applied: 150 A/m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vertAlign w:val="superscript"/>
                <w:lang w:val="en-GB" w:eastAsia="en-US"/>
              </w:rPr>
              <w:t>2</w:t>
            </w:r>
          </w:p>
          <w:p w14:paraId="3DC539A6" w14:textId="77777777" w:rsidR="00B2520F" w:rsidRPr="00B2520F" w:rsidRDefault="00B2520F" w:rsidP="00B2520F">
            <w:pPr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448" w:type="pct"/>
          </w:tcPr>
          <w:p w14:paraId="52416241" w14:textId="77777777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95%</w:t>
            </w:r>
          </w:p>
        </w:tc>
        <w:tc>
          <w:tcPr>
            <w:tcW w:w="449" w:type="pct"/>
            <w:gridSpan w:val="3"/>
          </w:tcPr>
          <w:p w14:paraId="3163465C" w14:textId="77777777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85%</w:t>
            </w:r>
          </w:p>
        </w:tc>
        <w:tc>
          <w:tcPr>
            <w:tcW w:w="476" w:type="pct"/>
            <w:gridSpan w:val="2"/>
          </w:tcPr>
          <w:p w14:paraId="488EFCBB" w14:textId="551E8E22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[</w:t>
            </w:r>
            <w:r w:rsidR="000C2370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9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]</w:t>
            </w:r>
          </w:p>
        </w:tc>
      </w:tr>
      <w:tr w:rsidR="00B2520F" w:rsidRPr="00B2520F" w14:paraId="6512FBFE" w14:textId="77777777" w:rsidTr="00B2520F">
        <w:trPr>
          <w:jc w:val="center"/>
        </w:trPr>
        <w:tc>
          <w:tcPr>
            <w:tcW w:w="559" w:type="pct"/>
          </w:tcPr>
          <w:p w14:paraId="16873B71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Slaughter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br/>
              <w:t>house</w:t>
            </w:r>
          </w:p>
        </w:tc>
        <w:tc>
          <w:tcPr>
            <w:tcW w:w="1376" w:type="pct"/>
            <w:gridSpan w:val="4"/>
          </w:tcPr>
          <w:p w14:paraId="5D001259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O&amp;G: 853 ± 119 mg/L</w:t>
            </w:r>
          </w:p>
          <w:p w14:paraId="66CCD84A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COD: 1270 ± 30 mg/L</w:t>
            </w:r>
          </w:p>
        </w:tc>
        <w:tc>
          <w:tcPr>
            <w:tcW w:w="1518" w:type="pct"/>
          </w:tcPr>
          <w:p w14:paraId="5B9287AA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Electrode material: Iron</w:t>
            </w:r>
          </w:p>
          <w:p w14:paraId="1F6B7D78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 xml:space="preserve">Time: 60 min </w:t>
            </w:r>
          </w:p>
          <w:p w14:paraId="79B92FF8" w14:textId="77777777" w:rsidR="00B2520F" w:rsidRPr="00B2520F" w:rsidRDefault="00B2520F" w:rsidP="00B2520F">
            <w:pPr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  <w:p w14:paraId="507232F5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Electric applied: 190 A/m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vertAlign w:val="superscript"/>
                <w:lang w:val="en-GB" w:eastAsia="en-US"/>
              </w:rPr>
              <w:t>2</w:t>
            </w:r>
          </w:p>
        </w:tc>
        <w:tc>
          <w:tcPr>
            <w:tcW w:w="1067" w:type="pct"/>
            <w:gridSpan w:val="5"/>
          </w:tcPr>
          <w:p w14:paraId="4819B034" w14:textId="4AEA0C5A" w:rsidR="00B2520F" w:rsidRPr="00B2520F" w:rsidRDefault="00B2520F" w:rsidP="00B2520F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 xml:space="preserve">             85.1%</w:t>
            </w:r>
          </w:p>
        </w:tc>
        <w:tc>
          <w:tcPr>
            <w:tcW w:w="480" w:type="pct"/>
            <w:gridSpan w:val="3"/>
          </w:tcPr>
          <w:p w14:paraId="1C899482" w14:textId="6F899AC8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[1</w:t>
            </w:r>
            <w:r w:rsidR="000C2370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9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]</w:t>
            </w:r>
          </w:p>
        </w:tc>
      </w:tr>
      <w:tr w:rsidR="00B2520F" w:rsidRPr="00B2520F" w14:paraId="5D1FE0C5" w14:textId="77777777" w:rsidTr="00B2520F">
        <w:tblPrEx>
          <w:tblBorders>
            <w:bottom w:val="single" w:sz="4" w:space="0" w:color="auto"/>
          </w:tblBorders>
        </w:tblPrEx>
        <w:trPr>
          <w:jc w:val="center"/>
        </w:trPr>
        <w:tc>
          <w:tcPr>
            <w:tcW w:w="592" w:type="pct"/>
            <w:gridSpan w:val="2"/>
            <w:vMerge w:val="restart"/>
            <w:vAlign w:val="center"/>
          </w:tcPr>
          <w:p w14:paraId="245A2507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Food beverage</w:t>
            </w:r>
          </w:p>
        </w:tc>
        <w:tc>
          <w:tcPr>
            <w:tcW w:w="1336" w:type="pct"/>
          </w:tcPr>
          <w:p w14:paraId="314B4AA5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COD: 3460 mg/L</w:t>
            </w:r>
          </w:p>
          <w:p w14:paraId="307B7243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 xml:space="preserve">Conductivity: 137 </w:t>
            </w:r>
            <w:proofErr w:type="spellStart"/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μS</w:t>
            </w:r>
            <w:proofErr w:type="spellEnd"/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/cm</w:t>
            </w:r>
          </w:p>
          <w:p w14:paraId="0ADB3169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pH: 5.81</w:t>
            </w:r>
          </w:p>
        </w:tc>
        <w:tc>
          <w:tcPr>
            <w:tcW w:w="1694" w:type="pct"/>
            <w:gridSpan w:val="4"/>
          </w:tcPr>
          <w:p w14:paraId="16033E0C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 xml:space="preserve">Electrode material: Iron </w:t>
            </w:r>
          </w:p>
          <w:p w14:paraId="15700EFB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Time: 90 min</w:t>
            </w:r>
          </w:p>
          <w:p w14:paraId="06FB64A4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vertAlign w:val="superscript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Electric applied: 50 A/m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vertAlign w:val="superscript"/>
                <w:lang w:val="en-GB" w:eastAsia="en-US"/>
              </w:rPr>
              <w:t>2</w:t>
            </w:r>
          </w:p>
          <w:p w14:paraId="7550968E" w14:textId="77777777" w:rsidR="00B2520F" w:rsidRPr="00B2520F" w:rsidRDefault="00B2520F" w:rsidP="00B2520F">
            <w:pPr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482" w:type="pct"/>
            <w:gridSpan w:val="3"/>
          </w:tcPr>
          <w:p w14:paraId="2FACC185" w14:textId="77777777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40.2%</w:t>
            </w:r>
          </w:p>
        </w:tc>
        <w:tc>
          <w:tcPr>
            <w:tcW w:w="438" w:type="pct"/>
            <w:gridSpan w:val="3"/>
          </w:tcPr>
          <w:p w14:paraId="1188CF94" w14:textId="77777777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457" w:type="pct"/>
            <w:tcBorders>
              <w:bottom w:val="nil"/>
            </w:tcBorders>
          </w:tcPr>
          <w:p w14:paraId="48902673" w14:textId="24029EFF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[</w:t>
            </w:r>
            <w:r w:rsidR="000C2370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10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]</w:t>
            </w:r>
          </w:p>
        </w:tc>
      </w:tr>
      <w:tr w:rsidR="00B2520F" w:rsidRPr="00B2520F" w14:paraId="43BA0135" w14:textId="77777777" w:rsidTr="00B2520F">
        <w:tblPrEx>
          <w:tblBorders>
            <w:bottom w:val="single" w:sz="4" w:space="0" w:color="auto"/>
          </w:tblBorders>
        </w:tblPrEx>
        <w:trPr>
          <w:jc w:val="center"/>
        </w:trPr>
        <w:tc>
          <w:tcPr>
            <w:tcW w:w="592" w:type="pct"/>
            <w:gridSpan w:val="2"/>
            <w:vMerge/>
            <w:tcBorders>
              <w:top w:val="nil"/>
            </w:tcBorders>
          </w:tcPr>
          <w:p w14:paraId="2AFEBAFC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1336" w:type="pct"/>
            <w:tcBorders>
              <w:top w:val="nil"/>
            </w:tcBorders>
          </w:tcPr>
          <w:p w14:paraId="09583216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COD: 3160 mg/L</w:t>
            </w:r>
          </w:p>
          <w:p w14:paraId="178635FC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 xml:space="preserve">Conductivity: 131 </w:t>
            </w:r>
            <w:proofErr w:type="spellStart"/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μS</w:t>
            </w:r>
            <w:proofErr w:type="spellEnd"/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/cm</w:t>
            </w:r>
          </w:p>
          <w:p w14:paraId="12D1BCAC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pH: 5.79</w:t>
            </w:r>
          </w:p>
        </w:tc>
        <w:tc>
          <w:tcPr>
            <w:tcW w:w="1694" w:type="pct"/>
            <w:gridSpan w:val="4"/>
            <w:tcBorders>
              <w:top w:val="nil"/>
            </w:tcBorders>
          </w:tcPr>
          <w:p w14:paraId="133FC7D6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Electrode material: Aluminium</w:t>
            </w:r>
          </w:p>
          <w:p w14:paraId="10E21CCF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Time: 90 min</w:t>
            </w:r>
          </w:p>
          <w:p w14:paraId="4D77F04A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Electric applied: 50 A/m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vertAlign w:val="superscript"/>
                <w:lang w:val="en-GB" w:eastAsia="en-US"/>
              </w:rPr>
              <w:t>2</w:t>
            </w:r>
          </w:p>
        </w:tc>
        <w:tc>
          <w:tcPr>
            <w:tcW w:w="482" w:type="pct"/>
            <w:gridSpan w:val="3"/>
            <w:tcBorders>
              <w:top w:val="nil"/>
            </w:tcBorders>
          </w:tcPr>
          <w:p w14:paraId="0D4A1E7A" w14:textId="3AF67914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 xml:space="preserve">     19.9%</w:t>
            </w:r>
          </w:p>
        </w:tc>
        <w:tc>
          <w:tcPr>
            <w:tcW w:w="438" w:type="pct"/>
            <w:gridSpan w:val="3"/>
            <w:tcBorders>
              <w:top w:val="nil"/>
            </w:tcBorders>
          </w:tcPr>
          <w:p w14:paraId="6F7FEEC2" w14:textId="77777777" w:rsidR="00B2520F" w:rsidRPr="00B2520F" w:rsidRDefault="00B2520F" w:rsidP="00B2520F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</w:p>
        </w:tc>
        <w:tc>
          <w:tcPr>
            <w:tcW w:w="457" w:type="pct"/>
            <w:tcBorders>
              <w:top w:val="nil"/>
              <w:bottom w:val="single" w:sz="4" w:space="0" w:color="auto"/>
            </w:tcBorders>
          </w:tcPr>
          <w:p w14:paraId="19F76A69" w14:textId="231F2A87" w:rsidR="00B2520F" w:rsidRPr="00B2520F" w:rsidRDefault="00B2520F" w:rsidP="00B2520F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</w:pP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[</w:t>
            </w:r>
            <w:r w:rsidR="000C2370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10</w:t>
            </w:r>
            <w:r w:rsidRPr="00B2520F">
              <w:rPr>
                <w:rFonts w:ascii="Times New Roman" w:eastAsia="SimSun" w:hAnsi="Times New Roman" w:cs="Times New Roman"/>
                <w:kern w:val="0"/>
                <w:szCs w:val="21"/>
                <w:lang w:val="en-GB" w:eastAsia="en-US"/>
              </w:rPr>
              <w:t>]</w:t>
            </w:r>
          </w:p>
        </w:tc>
      </w:tr>
    </w:tbl>
    <w:p w14:paraId="51CD1788" w14:textId="77777777" w:rsidR="00B2520F" w:rsidRPr="00B2520F" w:rsidRDefault="00B2520F" w:rsidP="00B2520F">
      <w:pPr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B2520F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*Chemical oxygen demand (COD), fats, oils and grease (FOG)</w:t>
      </w:r>
    </w:p>
    <w:p w14:paraId="64685146" w14:textId="77777777" w:rsidR="00B2520F" w:rsidRPr="00CC2E17" w:rsidRDefault="00B2520F" w:rsidP="00B2520F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 xml:space="preserve"> Application of electrocoagulation technology in food wastewater treatment (continued)</w:t>
      </w:r>
    </w:p>
    <w:tbl>
      <w:tblPr>
        <w:tblStyle w:val="TableGrid9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76"/>
        <w:gridCol w:w="3342"/>
        <w:gridCol w:w="5153"/>
        <w:gridCol w:w="1248"/>
        <w:gridCol w:w="1119"/>
        <w:gridCol w:w="1320"/>
      </w:tblGrid>
      <w:tr w:rsidR="00B2520F" w:rsidRPr="00471354" w14:paraId="43334820" w14:textId="77777777" w:rsidTr="00CC2E17">
        <w:trPr>
          <w:jc w:val="center"/>
        </w:trPr>
        <w:tc>
          <w:tcPr>
            <w:tcW w:w="636" w:type="pct"/>
            <w:vMerge w:val="restart"/>
            <w:vAlign w:val="center"/>
          </w:tcPr>
          <w:p w14:paraId="1102DCB3" w14:textId="77777777" w:rsidR="00B2520F" w:rsidRPr="00471354" w:rsidRDefault="00B2520F" w:rsidP="00585DEB">
            <w:pPr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ource food </w:t>
            </w:r>
            <w:r w:rsidRPr="00471354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sample</w:t>
            </w:r>
          </w:p>
        </w:tc>
        <w:tc>
          <w:tcPr>
            <w:tcW w:w="1197" w:type="pct"/>
            <w:vMerge w:val="restart"/>
            <w:vAlign w:val="center"/>
          </w:tcPr>
          <w:p w14:paraId="35D97294" w14:textId="77777777" w:rsidR="00B2520F" w:rsidRPr="00471354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Characteristic of wastewater</w:t>
            </w:r>
          </w:p>
        </w:tc>
        <w:tc>
          <w:tcPr>
            <w:tcW w:w="1846" w:type="pct"/>
            <w:vMerge w:val="restart"/>
            <w:vAlign w:val="center"/>
          </w:tcPr>
          <w:p w14:paraId="720D7067" w14:textId="77777777" w:rsidR="00B2520F" w:rsidRPr="00471354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b/>
                <w:sz w:val="24"/>
                <w:szCs w:val="24"/>
              </w:rPr>
              <w:t>Parameters</w:t>
            </w:r>
          </w:p>
        </w:tc>
        <w:tc>
          <w:tcPr>
            <w:tcW w:w="848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9E1B0E" w14:textId="77777777" w:rsidR="00B2520F" w:rsidRPr="00471354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b/>
                <w:sz w:val="24"/>
                <w:szCs w:val="24"/>
              </w:rPr>
              <w:t>Removal percentage</w:t>
            </w:r>
          </w:p>
        </w:tc>
        <w:tc>
          <w:tcPr>
            <w:tcW w:w="473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809079" w14:textId="77777777" w:rsidR="00B2520F" w:rsidRPr="00471354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B2520F" w:rsidRPr="00471354" w14:paraId="65893FE8" w14:textId="77777777" w:rsidTr="00CC2E17">
        <w:trPr>
          <w:jc w:val="center"/>
        </w:trPr>
        <w:tc>
          <w:tcPr>
            <w:tcW w:w="636" w:type="pct"/>
            <w:vMerge/>
            <w:tcBorders>
              <w:bottom w:val="nil"/>
            </w:tcBorders>
            <w:vAlign w:val="center"/>
          </w:tcPr>
          <w:p w14:paraId="2162C91F" w14:textId="77777777" w:rsidR="00B2520F" w:rsidRPr="00471354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97" w:type="pct"/>
            <w:vMerge/>
            <w:tcBorders>
              <w:bottom w:val="nil"/>
            </w:tcBorders>
            <w:vAlign w:val="center"/>
          </w:tcPr>
          <w:p w14:paraId="65CA6767" w14:textId="77777777" w:rsidR="00B2520F" w:rsidRPr="00471354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6" w:type="pct"/>
            <w:vMerge/>
            <w:tcBorders>
              <w:bottom w:val="nil"/>
            </w:tcBorders>
            <w:vAlign w:val="center"/>
          </w:tcPr>
          <w:p w14:paraId="20EDBCA7" w14:textId="77777777" w:rsidR="00B2520F" w:rsidRPr="00471354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6B0B2A" w14:textId="77777777" w:rsidR="00B2520F" w:rsidRPr="00471354" w:rsidRDefault="00B2520F" w:rsidP="00CC2E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b/>
                <w:sz w:val="24"/>
                <w:szCs w:val="24"/>
              </w:rPr>
              <w:t>Oil</w:t>
            </w:r>
          </w:p>
        </w:tc>
        <w:tc>
          <w:tcPr>
            <w:tcW w:w="4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982273" w14:textId="77777777" w:rsidR="00B2520F" w:rsidRPr="00471354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b/>
                <w:sz w:val="24"/>
                <w:szCs w:val="24"/>
              </w:rPr>
              <w:t>COD</w:t>
            </w:r>
          </w:p>
        </w:tc>
        <w:tc>
          <w:tcPr>
            <w:tcW w:w="473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4B6E6799" w14:textId="77777777" w:rsidR="00B2520F" w:rsidRPr="00471354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2520F" w:rsidRPr="00471354" w14:paraId="36147BDD" w14:textId="77777777" w:rsidTr="00CC2E17">
        <w:trPr>
          <w:jc w:val="center"/>
        </w:trPr>
        <w:tc>
          <w:tcPr>
            <w:tcW w:w="636" w:type="pct"/>
            <w:vMerge w:val="restart"/>
            <w:tcBorders>
              <w:top w:val="single" w:sz="4" w:space="0" w:color="auto"/>
            </w:tcBorders>
            <w:vAlign w:val="center"/>
          </w:tcPr>
          <w:p w14:paraId="5D6593A0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Cereal products</w:t>
            </w:r>
          </w:p>
        </w:tc>
        <w:tc>
          <w:tcPr>
            <w:tcW w:w="1197" w:type="pct"/>
            <w:tcBorders>
              <w:top w:val="single" w:sz="4" w:space="0" w:color="auto"/>
              <w:bottom w:val="nil"/>
            </w:tcBorders>
          </w:tcPr>
          <w:p w14:paraId="1CDD53FE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COD: 369 mg/L</w:t>
            </w:r>
          </w:p>
          <w:p w14:paraId="71EBFC34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 xml:space="preserve">Conductivity: 108 </w:t>
            </w:r>
            <w:proofErr w:type="spellStart"/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05375B4B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pH: 5.71</w:t>
            </w:r>
          </w:p>
        </w:tc>
        <w:tc>
          <w:tcPr>
            <w:tcW w:w="1846" w:type="pct"/>
            <w:tcBorders>
              <w:top w:val="single" w:sz="4" w:space="0" w:color="auto"/>
              <w:bottom w:val="nil"/>
            </w:tcBorders>
          </w:tcPr>
          <w:p w14:paraId="37B5FE39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 xml:space="preserve">Electrode material: Iron </w:t>
            </w:r>
          </w:p>
          <w:p w14:paraId="5BE6B077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Time: 90 min</w:t>
            </w:r>
          </w:p>
          <w:p w14:paraId="3C0CA451" w14:textId="77777777" w:rsidR="00B2520F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Electric applied: 50 A/m</w:t>
            </w:r>
            <w:r w:rsidRPr="0047135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4C087E28" w14:textId="77777777" w:rsidR="00B2520F" w:rsidRPr="00471354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7" w:type="pct"/>
            <w:tcBorders>
              <w:top w:val="single" w:sz="4" w:space="0" w:color="auto"/>
              <w:bottom w:val="nil"/>
            </w:tcBorders>
            <w:vAlign w:val="center"/>
          </w:tcPr>
          <w:p w14:paraId="7CDCB05A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1" w:type="pct"/>
            <w:tcBorders>
              <w:top w:val="single" w:sz="4" w:space="0" w:color="auto"/>
              <w:bottom w:val="nil"/>
            </w:tcBorders>
          </w:tcPr>
          <w:p w14:paraId="39665525" w14:textId="77777777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23.3%</w:t>
            </w:r>
          </w:p>
        </w:tc>
        <w:tc>
          <w:tcPr>
            <w:tcW w:w="473" w:type="pct"/>
            <w:tcBorders>
              <w:top w:val="single" w:sz="4" w:space="0" w:color="auto"/>
            </w:tcBorders>
          </w:tcPr>
          <w:p w14:paraId="25DD4E60" w14:textId="0963270D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471354" w14:paraId="50F6088E" w14:textId="77777777" w:rsidTr="00CC2E17">
        <w:trPr>
          <w:jc w:val="center"/>
        </w:trPr>
        <w:tc>
          <w:tcPr>
            <w:tcW w:w="636" w:type="pct"/>
            <w:vMerge/>
            <w:vAlign w:val="center"/>
          </w:tcPr>
          <w:p w14:paraId="4AE08F99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97" w:type="pct"/>
            <w:tcBorders>
              <w:top w:val="nil"/>
              <w:bottom w:val="nil"/>
            </w:tcBorders>
          </w:tcPr>
          <w:p w14:paraId="23F1B0E8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COD: 369 mg/L</w:t>
            </w:r>
          </w:p>
          <w:p w14:paraId="0A1C8356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pH: 5.53</w:t>
            </w:r>
          </w:p>
        </w:tc>
        <w:tc>
          <w:tcPr>
            <w:tcW w:w="1846" w:type="pct"/>
            <w:tcBorders>
              <w:top w:val="nil"/>
              <w:bottom w:val="nil"/>
            </w:tcBorders>
          </w:tcPr>
          <w:p w14:paraId="02E71F8F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77B275F5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Time: 90 min</w:t>
            </w:r>
          </w:p>
          <w:p w14:paraId="14641D03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Electric applied: 50 A/m</w:t>
            </w:r>
            <w:r w:rsidRPr="0047135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5FB9C0F3" w14:textId="77777777" w:rsidR="00B2520F" w:rsidRPr="00471354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7" w:type="pct"/>
            <w:tcBorders>
              <w:top w:val="nil"/>
              <w:bottom w:val="nil"/>
            </w:tcBorders>
            <w:vAlign w:val="center"/>
          </w:tcPr>
          <w:p w14:paraId="742C0157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1" w:type="pct"/>
            <w:tcBorders>
              <w:top w:val="nil"/>
              <w:bottom w:val="nil"/>
            </w:tcBorders>
          </w:tcPr>
          <w:p w14:paraId="573C695B" w14:textId="77777777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22.8%</w:t>
            </w:r>
          </w:p>
        </w:tc>
        <w:tc>
          <w:tcPr>
            <w:tcW w:w="473" w:type="pct"/>
          </w:tcPr>
          <w:p w14:paraId="43A2A08D" w14:textId="4A151301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471354" w14:paraId="78A2C269" w14:textId="77777777" w:rsidTr="00CC2E17">
        <w:trPr>
          <w:jc w:val="center"/>
        </w:trPr>
        <w:tc>
          <w:tcPr>
            <w:tcW w:w="636" w:type="pct"/>
            <w:vMerge w:val="restart"/>
            <w:vAlign w:val="center"/>
          </w:tcPr>
          <w:p w14:paraId="09B3066E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Meat processing</w:t>
            </w:r>
          </w:p>
        </w:tc>
        <w:tc>
          <w:tcPr>
            <w:tcW w:w="1197" w:type="pct"/>
            <w:tcBorders>
              <w:top w:val="nil"/>
              <w:bottom w:val="nil"/>
            </w:tcBorders>
          </w:tcPr>
          <w:p w14:paraId="340A7172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COD: 3010 mg/L</w:t>
            </w:r>
          </w:p>
          <w:p w14:paraId="0FAEE0D5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 xml:space="preserve">Conductivity: 12400 </w:t>
            </w:r>
            <w:proofErr w:type="spellStart"/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42F40A9E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pH: 8.56</w:t>
            </w:r>
          </w:p>
        </w:tc>
        <w:tc>
          <w:tcPr>
            <w:tcW w:w="1846" w:type="pct"/>
            <w:tcBorders>
              <w:top w:val="nil"/>
              <w:bottom w:val="nil"/>
            </w:tcBorders>
          </w:tcPr>
          <w:p w14:paraId="274834EE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 xml:space="preserve">Electrode material: Iron </w:t>
            </w:r>
          </w:p>
          <w:p w14:paraId="182346A9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Time: 90 min</w:t>
            </w:r>
          </w:p>
          <w:p w14:paraId="1C5A7DB7" w14:textId="77777777" w:rsidR="00B2520F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Electric applied: 50 A/m</w:t>
            </w:r>
            <w:r w:rsidRPr="0047135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5695916C" w14:textId="77777777" w:rsidR="00B2520F" w:rsidRPr="00471354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7" w:type="pct"/>
            <w:tcBorders>
              <w:top w:val="nil"/>
              <w:bottom w:val="nil"/>
            </w:tcBorders>
            <w:vAlign w:val="center"/>
          </w:tcPr>
          <w:p w14:paraId="42F8C210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1" w:type="pct"/>
            <w:tcBorders>
              <w:top w:val="nil"/>
              <w:bottom w:val="nil"/>
            </w:tcBorders>
          </w:tcPr>
          <w:p w14:paraId="5C39B3E1" w14:textId="77777777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20.3%</w:t>
            </w:r>
          </w:p>
        </w:tc>
        <w:tc>
          <w:tcPr>
            <w:tcW w:w="473" w:type="pct"/>
          </w:tcPr>
          <w:p w14:paraId="2CB6B74D" w14:textId="41721DCF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471354" w14:paraId="795BDA42" w14:textId="77777777" w:rsidTr="00CC2E17">
        <w:trPr>
          <w:jc w:val="center"/>
        </w:trPr>
        <w:tc>
          <w:tcPr>
            <w:tcW w:w="636" w:type="pct"/>
            <w:vMerge/>
            <w:tcBorders>
              <w:bottom w:val="nil"/>
            </w:tcBorders>
          </w:tcPr>
          <w:p w14:paraId="17093440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97" w:type="pct"/>
            <w:tcBorders>
              <w:top w:val="nil"/>
              <w:bottom w:val="nil"/>
            </w:tcBorders>
          </w:tcPr>
          <w:p w14:paraId="572649B3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COD: 3310 mg/L</w:t>
            </w:r>
          </w:p>
          <w:p w14:paraId="72E638AF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 xml:space="preserve">Conductivity: 12800 </w:t>
            </w:r>
            <w:proofErr w:type="spellStart"/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0519778E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pH: 8.71</w:t>
            </w:r>
          </w:p>
        </w:tc>
        <w:tc>
          <w:tcPr>
            <w:tcW w:w="1846" w:type="pct"/>
            <w:tcBorders>
              <w:top w:val="nil"/>
              <w:bottom w:val="nil"/>
            </w:tcBorders>
          </w:tcPr>
          <w:p w14:paraId="3D0C3E4E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19BF0743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Time: 90 min</w:t>
            </w:r>
          </w:p>
          <w:p w14:paraId="50864F69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Electric applied: 50 A/m</w:t>
            </w:r>
            <w:r w:rsidRPr="0047135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4BA14037" w14:textId="77777777" w:rsidR="00B2520F" w:rsidRPr="00471354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7" w:type="pct"/>
            <w:tcBorders>
              <w:top w:val="nil"/>
              <w:bottom w:val="nil"/>
            </w:tcBorders>
            <w:vAlign w:val="center"/>
          </w:tcPr>
          <w:p w14:paraId="04296C5B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1" w:type="pct"/>
            <w:tcBorders>
              <w:top w:val="nil"/>
              <w:bottom w:val="nil"/>
            </w:tcBorders>
          </w:tcPr>
          <w:p w14:paraId="442E8187" w14:textId="77777777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33.5%</w:t>
            </w:r>
          </w:p>
        </w:tc>
        <w:tc>
          <w:tcPr>
            <w:tcW w:w="473" w:type="pct"/>
          </w:tcPr>
          <w:p w14:paraId="472BE0CC" w14:textId="3F067CBE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471354" w14:paraId="31E535EA" w14:textId="77777777" w:rsidTr="00CC2E17">
        <w:trPr>
          <w:jc w:val="center"/>
        </w:trPr>
        <w:tc>
          <w:tcPr>
            <w:tcW w:w="636" w:type="pct"/>
            <w:tcBorders>
              <w:top w:val="nil"/>
              <w:bottom w:val="single" w:sz="4" w:space="0" w:color="auto"/>
            </w:tcBorders>
          </w:tcPr>
          <w:p w14:paraId="53D1023F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Slaughterhouse</w:t>
            </w:r>
          </w:p>
        </w:tc>
        <w:tc>
          <w:tcPr>
            <w:tcW w:w="1197" w:type="pct"/>
            <w:tcBorders>
              <w:top w:val="nil"/>
              <w:bottom w:val="single" w:sz="4" w:space="0" w:color="auto"/>
            </w:tcBorders>
          </w:tcPr>
          <w:p w14:paraId="145016DD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COD: 1410 mg/L</w:t>
            </w:r>
          </w:p>
          <w:p w14:paraId="5F89C5F2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 xml:space="preserve">Conductivity: 334 </w:t>
            </w:r>
            <w:proofErr w:type="spellStart"/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437BAE74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pH: 6.32</w:t>
            </w:r>
          </w:p>
        </w:tc>
        <w:tc>
          <w:tcPr>
            <w:tcW w:w="1846" w:type="pct"/>
            <w:tcBorders>
              <w:top w:val="nil"/>
              <w:bottom w:val="single" w:sz="4" w:space="0" w:color="auto"/>
            </w:tcBorders>
          </w:tcPr>
          <w:p w14:paraId="7AE0744D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 xml:space="preserve">Electrode material: Iron </w:t>
            </w:r>
          </w:p>
          <w:p w14:paraId="0FDA97D9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Time: 90 min</w:t>
            </w:r>
          </w:p>
          <w:p w14:paraId="50002CA2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Electric applied: 50 A/m</w:t>
            </w:r>
            <w:r w:rsidRPr="0047135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447" w:type="pct"/>
            <w:tcBorders>
              <w:top w:val="nil"/>
              <w:bottom w:val="single" w:sz="4" w:space="0" w:color="auto"/>
            </w:tcBorders>
            <w:vAlign w:val="center"/>
          </w:tcPr>
          <w:p w14:paraId="31BD23A9" w14:textId="77777777" w:rsidR="00B2520F" w:rsidRPr="00471354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1" w:type="pct"/>
            <w:tcBorders>
              <w:top w:val="nil"/>
              <w:bottom w:val="single" w:sz="4" w:space="0" w:color="auto"/>
            </w:tcBorders>
          </w:tcPr>
          <w:p w14:paraId="400DD7F2" w14:textId="77777777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85.1%</w:t>
            </w:r>
          </w:p>
        </w:tc>
        <w:tc>
          <w:tcPr>
            <w:tcW w:w="473" w:type="pct"/>
            <w:tcBorders>
              <w:bottom w:val="single" w:sz="4" w:space="0" w:color="auto"/>
            </w:tcBorders>
          </w:tcPr>
          <w:p w14:paraId="6E2238AD" w14:textId="61AD3C3C" w:rsidR="00B2520F" w:rsidRPr="00471354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47135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</w:tbl>
    <w:p w14:paraId="41522F98" w14:textId="77777777" w:rsidR="00B2520F" w:rsidRPr="00CC2E17" w:rsidRDefault="00B2520F" w:rsidP="00B2520F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</w:t>
      </w:r>
    </w:p>
    <w:p w14:paraId="3D88FA32" w14:textId="43AD5041" w:rsidR="00B2520F" w:rsidRPr="00CC2E17" w:rsidRDefault="00B2520F" w:rsidP="00B2520F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 xml:space="preserve"> Application of electrocoagulation technology in food wastewater treatment (continued)</w:t>
      </w:r>
    </w:p>
    <w:tbl>
      <w:tblPr>
        <w:tblStyle w:val="TableGrid9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76"/>
        <w:gridCol w:w="3342"/>
        <w:gridCol w:w="5153"/>
        <w:gridCol w:w="1069"/>
        <w:gridCol w:w="1298"/>
        <w:gridCol w:w="1320"/>
      </w:tblGrid>
      <w:tr w:rsidR="00B2520F" w:rsidRPr="00B2520F" w14:paraId="18842235" w14:textId="77777777" w:rsidTr="00CC2E17">
        <w:trPr>
          <w:jc w:val="center"/>
        </w:trPr>
        <w:tc>
          <w:tcPr>
            <w:tcW w:w="636" w:type="pct"/>
            <w:vMerge w:val="restart"/>
            <w:vAlign w:val="center"/>
          </w:tcPr>
          <w:p w14:paraId="4AF335EB" w14:textId="77777777" w:rsidR="00B2520F" w:rsidRPr="00B2520F" w:rsidRDefault="00B2520F" w:rsidP="00585DEB">
            <w:pPr>
              <w:jc w:val="left"/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lastRenderedPageBreak/>
              <w:t>Source food sample</w:t>
            </w:r>
          </w:p>
        </w:tc>
        <w:tc>
          <w:tcPr>
            <w:tcW w:w="1197" w:type="pct"/>
            <w:vMerge w:val="restart"/>
            <w:vAlign w:val="center"/>
          </w:tcPr>
          <w:p w14:paraId="6F684578" w14:textId="77777777" w:rsidR="00B2520F" w:rsidRPr="00B2520F" w:rsidRDefault="00B2520F" w:rsidP="00CC2E17">
            <w:pPr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Characteristic of wastewater</w:t>
            </w:r>
          </w:p>
        </w:tc>
        <w:tc>
          <w:tcPr>
            <w:tcW w:w="1846" w:type="pct"/>
            <w:vMerge w:val="restart"/>
            <w:vAlign w:val="center"/>
          </w:tcPr>
          <w:p w14:paraId="0E3E0947" w14:textId="77777777" w:rsidR="00B2520F" w:rsidRPr="00B2520F" w:rsidRDefault="00B2520F" w:rsidP="00CC2E17">
            <w:pPr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Parameters</w:t>
            </w:r>
          </w:p>
        </w:tc>
        <w:tc>
          <w:tcPr>
            <w:tcW w:w="848" w:type="pct"/>
            <w:gridSpan w:val="2"/>
            <w:tcBorders>
              <w:bottom w:val="single" w:sz="4" w:space="0" w:color="auto"/>
            </w:tcBorders>
            <w:vAlign w:val="center"/>
          </w:tcPr>
          <w:p w14:paraId="7CF6A5DB" w14:textId="77777777" w:rsidR="00B2520F" w:rsidRPr="00B2520F" w:rsidRDefault="00B2520F" w:rsidP="00CC2E17">
            <w:pPr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Removal percentage</w:t>
            </w:r>
          </w:p>
        </w:tc>
        <w:tc>
          <w:tcPr>
            <w:tcW w:w="473" w:type="pct"/>
            <w:vMerge w:val="restart"/>
            <w:vAlign w:val="center"/>
          </w:tcPr>
          <w:p w14:paraId="1D45C430" w14:textId="77777777" w:rsidR="00B2520F" w:rsidRPr="00B2520F" w:rsidRDefault="00B2520F" w:rsidP="00CC2E17">
            <w:pPr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B2520F" w:rsidRPr="00B2520F" w14:paraId="6B0E4811" w14:textId="77777777" w:rsidTr="00CC2E17">
        <w:trPr>
          <w:jc w:val="center"/>
        </w:trPr>
        <w:tc>
          <w:tcPr>
            <w:tcW w:w="636" w:type="pct"/>
            <w:vMerge/>
            <w:tcBorders>
              <w:bottom w:val="single" w:sz="4" w:space="0" w:color="auto"/>
            </w:tcBorders>
            <w:vAlign w:val="center"/>
          </w:tcPr>
          <w:p w14:paraId="20210AA5" w14:textId="77777777" w:rsidR="00B2520F" w:rsidRPr="00B2520F" w:rsidRDefault="00B2520F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97" w:type="pct"/>
            <w:vMerge/>
            <w:tcBorders>
              <w:bottom w:val="single" w:sz="4" w:space="0" w:color="auto"/>
            </w:tcBorders>
            <w:vAlign w:val="center"/>
          </w:tcPr>
          <w:p w14:paraId="2EA2290B" w14:textId="77777777" w:rsidR="00B2520F" w:rsidRPr="00B2520F" w:rsidRDefault="00B2520F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6" w:type="pct"/>
            <w:vMerge/>
            <w:tcBorders>
              <w:bottom w:val="single" w:sz="4" w:space="0" w:color="auto"/>
            </w:tcBorders>
            <w:vAlign w:val="center"/>
          </w:tcPr>
          <w:p w14:paraId="1E0D6151" w14:textId="77777777" w:rsidR="00B2520F" w:rsidRPr="00B2520F" w:rsidRDefault="00B2520F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8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5B1D7F" w14:textId="77777777" w:rsidR="00B2520F" w:rsidRPr="00B2520F" w:rsidRDefault="00B2520F" w:rsidP="00CC2E1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Oil</w:t>
            </w:r>
          </w:p>
        </w:tc>
        <w:tc>
          <w:tcPr>
            <w:tcW w:w="46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874608" w14:textId="77777777" w:rsidR="00B2520F" w:rsidRPr="00B2520F" w:rsidRDefault="00B2520F" w:rsidP="00CC2E1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2520F">
              <w:rPr>
                <w:rFonts w:ascii="Times New Roman" w:hAnsi="Times New Roman" w:cs="Times New Roman"/>
                <w:b/>
              </w:rPr>
              <w:t>COD</w:t>
            </w:r>
          </w:p>
        </w:tc>
        <w:tc>
          <w:tcPr>
            <w:tcW w:w="473" w:type="pct"/>
            <w:vMerge/>
            <w:tcBorders>
              <w:bottom w:val="single" w:sz="4" w:space="0" w:color="auto"/>
            </w:tcBorders>
            <w:vAlign w:val="center"/>
          </w:tcPr>
          <w:p w14:paraId="6C96AA40" w14:textId="77777777" w:rsidR="00B2520F" w:rsidRPr="00B2520F" w:rsidRDefault="00B2520F" w:rsidP="00CC2E17">
            <w:pPr>
              <w:rPr>
                <w:rFonts w:ascii="Times New Roman" w:hAnsi="Times New Roman" w:cs="Times New Roman"/>
              </w:rPr>
            </w:pPr>
          </w:p>
        </w:tc>
      </w:tr>
      <w:tr w:rsidR="00B2520F" w:rsidRPr="00B2520F" w14:paraId="5C19D37B" w14:textId="77777777" w:rsidTr="00CC2E17">
        <w:trPr>
          <w:jc w:val="center"/>
        </w:trPr>
        <w:tc>
          <w:tcPr>
            <w:tcW w:w="636" w:type="pct"/>
            <w:tcBorders>
              <w:top w:val="single" w:sz="4" w:space="0" w:color="auto"/>
              <w:bottom w:val="nil"/>
            </w:tcBorders>
          </w:tcPr>
          <w:p w14:paraId="1DEFA6E5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Baker’s yeast industry</w:t>
            </w:r>
          </w:p>
        </w:tc>
        <w:tc>
          <w:tcPr>
            <w:tcW w:w="1197" w:type="pct"/>
            <w:tcBorders>
              <w:top w:val="single" w:sz="4" w:space="0" w:color="auto"/>
              <w:bottom w:val="nil"/>
            </w:tcBorders>
          </w:tcPr>
          <w:p w14:paraId="0DE25644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D: 2485 mg/L</w:t>
            </w:r>
          </w:p>
          <w:p w14:paraId="3F143596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nductivity: 19.20 mS/cm</w:t>
            </w:r>
          </w:p>
          <w:p w14:paraId="05588EE4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7.8</w:t>
            </w:r>
          </w:p>
        </w:tc>
        <w:tc>
          <w:tcPr>
            <w:tcW w:w="1846" w:type="pct"/>
            <w:tcBorders>
              <w:top w:val="single" w:sz="4" w:space="0" w:color="auto"/>
              <w:bottom w:val="nil"/>
            </w:tcBorders>
          </w:tcPr>
          <w:p w14:paraId="316E7AAD" w14:textId="3945A1D2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ode material: Iron/</w:t>
            </w:r>
            <w:r w:rsidR="0053188A" w:rsidRPr="00B2520F">
              <w:rPr>
                <w:rFonts w:ascii="Times New Roman" w:hAnsi="Times New Roman" w:cs="Times New Roman"/>
              </w:rPr>
              <w:t>Aluminium</w:t>
            </w:r>
          </w:p>
          <w:p w14:paraId="7664FB03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Time: 50 min</w:t>
            </w:r>
          </w:p>
          <w:p w14:paraId="1AFE9CD3" w14:textId="2E669C3D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7 (Iron)/ 6.5 (</w:t>
            </w:r>
            <w:r w:rsidR="0053188A" w:rsidRPr="00B2520F">
              <w:rPr>
                <w:rFonts w:ascii="Times New Roman" w:hAnsi="Times New Roman" w:cs="Times New Roman"/>
              </w:rPr>
              <w:t>Aluminium</w:t>
            </w:r>
            <w:r w:rsidRPr="00B2520F">
              <w:rPr>
                <w:rFonts w:ascii="Times New Roman" w:hAnsi="Times New Roman" w:cs="Times New Roman"/>
              </w:rPr>
              <w:t>)</w:t>
            </w:r>
          </w:p>
          <w:p w14:paraId="34D31282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  <w:vertAlign w:val="superscript"/>
              </w:rPr>
            </w:pPr>
            <w:r w:rsidRPr="00B2520F">
              <w:rPr>
                <w:rFonts w:ascii="Times New Roman" w:hAnsi="Times New Roman" w:cs="Times New Roman"/>
              </w:rPr>
              <w:t>Electric applied: 70 A/m</w:t>
            </w:r>
            <w:r w:rsidRPr="00B2520F">
              <w:rPr>
                <w:rFonts w:ascii="Times New Roman" w:hAnsi="Times New Roman" w:cs="Times New Roman"/>
                <w:vertAlign w:val="superscript"/>
              </w:rPr>
              <w:t>2</w:t>
            </w:r>
          </w:p>
          <w:p w14:paraId="2079E67C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83" w:type="pct"/>
            <w:tcBorders>
              <w:top w:val="single" w:sz="4" w:space="0" w:color="auto"/>
              <w:bottom w:val="nil"/>
            </w:tcBorders>
            <w:vAlign w:val="center"/>
          </w:tcPr>
          <w:p w14:paraId="7F8BF40A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</w:tcPr>
          <w:p w14:paraId="371E3166" w14:textId="77777777" w:rsidR="00B2520F" w:rsidRPr="00B2520F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69% (Iron)</w:t>
            </w:r>
          </w:p>
          <w:p w14:paraId="1C59E302" w14:textId="77777777" w:rsidR="00B2520F" w:rsidRPr="00B2520F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71% (Al)</w:t>
            </w:r>
          </w:p>
        </w:tc>
        <w:tc>
          <w:tcPr>
            <w:tcW w:w="473" w:type="pct"/>
            <w:tcBorders>
              <w:top w:val="single" w:sz="4" w:space="0" w:color="auto"/>
              <w:bottom w:val="nil"/>
            </w:tcBorders>
          </w:tcPr>
          <w:p w14:paraId="3F668C1C" w14:textId="736B57B3" w:rsidR="00B2520F" w:rsidRPr="00B2520F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[</w:t>
            </w:r>
            <w:r w:rsidR="000C2370">
              <w:rPr>
                <w:rFonts w:ascii="Times New Roman" w:hAnsi="Times New Roman" w:cs="Times New Roman"/>
              </w:rPr>
              <w:t>11</w:t>
            </w:r>
            <w:r w:rsidRPr="00B2520F">
              <w:rPr>
                <w:rFonts w:ascii="Times New Roman" w:hAnsi="Times New Roman" w:cs="Times New Roman"/>
              </w:rPr>
              <w:t>]</w:t>
            </w:r>
          </w:p>
        </w:tc>
      </w:tr>
      <w:tr w:rsidR="00B2520F" w:rsidRPr="00B2520F" w14:paraId="3BE1DBDA" w14:textId="77777777" w:rsidTr="00CC2E17">
        <w:trPr>
          <w:jc w:val="center"/>
        </w:trPr>
        <w:tc>
          <w:tcPr>
            <w:tcW w:w="636" w:type="pct"/>
            <w:tcBorders>
              <w:top w:val="nil"/>
              <w:bottom w:val="nil"/>
            </w:tcBorders>
          </w:tcPr>
          <w:p w14:paraId="65D2F032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Almond industry</w:t>
            </w:r>
          </w:p>
        </w:tc>
        <w:tc>
          <w:tcPr>
            <w:tcW w:w="1197" w:type="pct"/>
            <w:tcBorders>
              <w:top w:val="nil"/>
              <w:bottom w:val="nil"/>
            </w:tcBorders>
          </w:tcPr>
          <w:p w14:paraId="6855982F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D: 6300 ppm</w:t>
            </w:r>
          </w:p>
          <w:p w14:paraId="36BC441A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nductivity: 2.3 mS/cm</w:t>
            </w:r>
          </w:p>
          <w:p w14:paraId="6F8D6B0A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5.7</w:t>
            </w:r>
          </w:p>
          <w:p w14:paraId="1F50576B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6" w:type="pct"/>
            <w:tcBorders>
              <w:top w:val="nil"/>
              <w:bottom w:val="nil"/>
            </w:tcBorders>
          </w:tcPr>
          <w:p w14:paraId="68367637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ode material: Aluminium-Iron</w:t>
            </w:r>
          </w:p>
          <w:p w14:paraId="0C620DBA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ic applied: 41 A/m</w:t>
            </w:r>
            <w:r w:rsidRPr="00B2520F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383" w:type="pct"/>
            <w:tcBorders>
              <w:top w:val="nil"/>
              <w:bottom w:val="nil"/>
            </w:tcBorders>
            <w:vAlign w:val="center"/>
          </w:tcPr>
          <w:p w14:paraId="28B541B5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</w:tcPr>
          <w:p w14:paraId="4CA68BE1" w14:textId="77777777" w:rsidR="00B2520F" w:rsidRPr="00B2520F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81%</w:t>
            </w:r>
          </w:p>
        </w:tc>
        <w:tc>
          <w:tcPr>
            <w:tcW w:w="473" w:type="pct"/>
            <w:tcBorders>
              <w:top w:val="nil"/>
              <w:bottom w:val="nil"/>
            </w:tcBorders>
          </w:tcPr>
          <w:p w14:paraId="2C510963" w14:textId="145F157A" w:rsidR="00B2520F" w:rsidRPr="00B2520F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[</w:t>
            </w:r>
            <w:r w:rsidR="000C2370">
              <w:rPr>
                <w:rFonts w:ascii="Times New Roman" w:hAnsi="Times New Roman" w:cs="Times New Roman"/>
              </w:rPr>
              <w:t>12</w:t>
            </w:r>
            <w:r w:rsidRPr="00B2520F">
              <w:rPr>
                <w:rFonts w:ascii="Times New Roman" w:hAnsi="Times New Roman" w:cs="Times New Roman"/>
              </w:rPr>
              <w:t>]</w:t>
            </w:r>
          </w:p>
        </w:tc>
      </w:tr>
      <w:tr w:rsidR="00B2520F" w:rsidRPr="00B2520F" w14:paraId="4577F84A" w14:textId="77777777" w:rsidTr="00CC2E17">
        <w:trPr>
          <w:jc w:val="center"/>
        </w:trPr>
        <w:tc>
          <w:tcPr>
            <w:tcW w:w="636" w:type="pct"/>
            <w:vMerge w:val="restart"/>
            <w:vAlign w:val="center"/>
          </w:tcPr>
          <w:p w14:paraId="62BC1F92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Winery industry</w:t>
            </w:r>
          </w:p>
        </w:tc>
        <w:tc>
          <w:tcPr>
            <w:tcW w:w="1197" w:type="pct"/>
            <w:vMerge w:val="restart"/>
            <w:vAlign w:val="center"/>
          </w:tcPr>
          <w:p w14:paraId="66141B06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D: 25200 – 28640 mg/L</w:t>
            </w:r>
          </w:p>
          <w:p w14:paraId="2C5DA01B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Conductivity: 3.5 mS/cm</w:t>
            </w:r>
          </w:p>
          <w:p w14:paraId="1ED3E701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5.2</w:t>
            </w:r>
          </w:p>
        </w:tc>
        <w:tc>
          <w:tcPr>
            <w:tcW w:w="1846" w:type="pct"/>
            <w:tcBorders>
              <w:top w:val="nil"/>
              <w:bottom w:val="nil"/>
            </w:tcBorders>
            <w:vAlign w:val="center"/>
          </w:tcPr>
          <w:p w14:paraId="4251D7DF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ode material: Aluminium</w:t>
            </w:r>
          </w:p>
          <w:p w14:paraId="58D35CED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Time: 120 min</w:t>
            </w:r>
          </w:p>
          <w:p w14:paraId="3FA0E4E9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5.2</w:t>
            </w:r>
          </w:p>
          <w:p w14:paraId="1A7A9F4E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  <w:vertAlign w:val="superscript"/>
              </w:rPr>
            </w:pPr>
            <w:r w:rsidRPr="00B2520F">
              <w:rPr>
                <w:rFonts w:ascii="Times New Roman" w:hAnsi="Times New Roman" w:cs="Times New Roman"/>
              </w:rPr>
              <w:t>Electric applied: 300 A/m</w:t>
            </w:r>
            <w:r w:rsidRPr="00B2520F">
              <w:rPr>
                <w:rFonts w:ascii="Times New Roman" w:hAnsi="Times New Roman" w:cs="Times New Roman"/>
                <w:vertAlign w:val="superscript"/>
              </w:rPr>
              <w:t>2</w:t>
            </w:r>
          </w:p>
          <w:p w14:paraId="6D3E32F3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83" w:type="pct"/>
            <w:tcBorders>
              <w:top w:val="nil"/>
              <w:bottom w:val="nil"/>
            </w:tcBorders>
            <w:vAlign w:val="center"/>
          </w:tcPr>
          <w:p w14:paraId="0635764A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</w:tcPr>
          <w:p w14:paraId="4C079879" w14:textId="77777777" w:rsidR="00B2520F" w:rsidRPr="00B2520F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48.5%</w:t>
            </w:r>
          </w:p>
        </w:tc>
        <w:tc>
          <w:tcPr>
            <w:tcW w:w="473" w:type="pct"/>
            <w:tcBorders>
              <w:top w:val="nil"/>
            </w:tcBorders>
          </w:tcPr>
          <w:p w14:paraId="5A713E82" w14:textId="1313BA26" w:rsidR="00B2520F" w:rsidRPr="00B2520F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  <w:lang w:eastAsia="ko-KR"/>
              </w:rPr>
              <w:fldChar w:fldCharType="begin"/>
            </w:r>
            <w:r w:rsidRPr="00B2520F">
              <w:rPr>
                <w:rFonts w:ascii="Times New Roman" w:hAnsi="Times New Roman" w:cs="Times New Roman"/>
              </w:rPr>
              <w:instrText xml:space="preserve"> ADDIN EN.CITE &lt;EndNote&gt;&lt;Cite&gt;&lt;Author&gt;Kara&lt;/Author&gt;&lt;Year&gt;2013&lt;/Year&gt;&lt;RecNum&gt;3158&lt;/RecNum&gt;&lt;DisplayText&gt;(Kara et al., 2013)&lt;/DisplayText&gt;&lt;record&gt;&lt;rec-number&gt;3158&lt;/rec-number&gt;&lt;foreign-keys&gt;&lt;key app="EN" db-id="z502txws5z259aea5e05taewrz5wzrfa92rr" timestamp="1684058865" guid="0cc9dfe8-7712-4bec-9d5a-d67e8497c732"&gt;3158&lt;/key&gt;&lt;/foreign-keys&gt;&lt;ref-type name="Journal Article"&gt;17&lt;/ref-type&gt;&lt;contributors&gt;&lt;authors&gt;&lt;author&gt;Kara, Serdar&lt;/author&gt;&lt;author&gt;Gürbulak, Ercan&lt;/author&gt;&lt;author&gt;Eyvaz, Murat&lt;/author&gt;&lt;author&gt;Yüksel, Ebubekir&lt;/author&gt;&lt;/authors&gt;&lt;/contributors&gt;&lt;titles&gt;&lt;title&gt;Treatment of winery wastewater by electrocoagulation process&lt;/title&gt;&lt;secondary-title&gt;Desalination and Water Treatment&lt;/secondary-title&gt;&lt;/titles&gt;&lt;periodical&gt;&lt;full-title&gt;Desalination and Water Treatment&lt;/full-title&gt;&lt;/periodical&gt;&lt;pages&gt;5421-5429&lt;/pages&gt;&lt;volume&gt;51&lt;/volume&gt;&lt;number&gt;28-30&lt;/number&gt;&lt;dates&gt;&lt;year&gt;2013&lt;/year&gt;&lt;/dates&gt;&lt;isbn&gt;1944-3994&lt;/isbn&gt;&lt;urls&gt;&lt;/urls&gt;&lt;electronic-resource-num&gt;10.1080/19443994.2013.770223&lt;/electronic-resource-num&gt;&lt;/record&gt;&lt;/Cite&gt;&lt;/EndNote&gt;</w:instrText>
            </w:r>
            <w:r w:rsidRPr="00B2520F">
              <w:rPr>
                <w:rFonts w:ascii="Times New Roman" w:hAnsi="Times New Roman" w:cs="Times New Roman"/>
                <w:lang w:eastAsia="ko-KR"/>
              </w:rPr>
              <w:fldChar w:fldCharType="separate"/>
            </w:r>
            <w:r w:rsidRPr="00B2520F">
              <w:rPr>
                <w:rFonts w:ascii="Times New Roman" w:hAnsi="Times New Roman" w:cs="Times New Roman"/>
              </w:rPr>
              <w:t>[</w:t>
            </w:r>
            <w:r w:rsidR="000C2370">
              <w:rPr>
                <w:rFonts w:ascii="Times New Roman" w:hAnsi="Times New Roman" w:cs="Times New Roman"/>
              </w:rPr>
              <w:t>13</w:t>
            </w:r>
            <w:r w:rsidRPr="00B2520F">
              <w:rPr>
                <w:rFonts w:ascii="Times New Roman" w:hAnsi="Times New Roman" w:cs="Times New Roman"/>
              </w:rPr>
              <w:t>]</w:t>
            </w:r>
            <w:r w:rsidRPr="00B2520F">
              <w:rPr>
                <w:rFonts w:ascii="Times New Roman" w:hAnsi="Times New Roman" w:cs="Times New Roman"/>
                <w:lang w:eastAsia="ko-KR"/>
              </w:rPr>
              <w:fldChar w:fldCharType="end"/>
            </w:r>
          </w:p>
        </w:tc>
      </w:tr>
      <w:tr w:rsidR="00B2520F" w:rsidRPr="00B2520F" w14:paraId="110EE035" w14:textId="77777777" w:rsidTr="00CC2E17">
        <w:trPr>
          <w:jc w:val="center"/>
        </w:trPr>
        <w:tc>
          <w:tcPr>
            <w:tcW w:w="636" w:type="pct"/>
            <w:vMerge/>
            <w:vAlign w:val="center"/>
          </w:tcPr>
          <w:p w14:paraId="267CFA6A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pct"/>
            <w:vMerge/>
            <w:vAlign w:val="center"/>
          </w:tcPr>
          <w:p w14:paraId="239F6B95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6" w:type="pct"/>
            <w:tcBorders>
              <w:top w:val="nil"/>
            </w:tcBorders>
            <w:vAlign w:val="center"/>
          </w:tcPr>
          <w:p w14:paraId="35EEFA03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ode material: Iron</w:t>
            </w:r>
          </w:p>
          <w:p w14:paraId="2BFA187D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Time: 90 min</w:t>
            </w:r>
          </w:p>
          <w:p w14:paraId="348A2D41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pH: 7</w:t>
            </w:r>
          </w:p>
          <w:p w14:paraId="33F6F925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Electric applied: 300 A/m</w:t>
            </w:r>
            <w:r w:rsidRPr="00B2520F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383" w:type="pct"/>
            <w:tcBorders>
              <w:top w:val="nil"/>
              <w:bottom w:val="single" w:sz="4" w:space="0" w:color="auto"/>
            </w:tcBorders>
            <w:vAlign w:val="center"/>
          </w:tcPr>
          <w:p w14:paraId="24C0D4D0" w14:textId="77777777" w:rsidR="00B2520F" w:rsidRPr="00B2520F" w:rsidRDefault="00B2520F" w:rsidP="00CC2E1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65" w:type="pct"/>
            <w:tcBorders>
              <w:top w:val="nil"/>
            </w:tcBorders>
          </w:tcPr>
          <w:p w14:paraId="14B0F746" w14:textId="77777777" w:rsidR="00B2520F" w:rsidRPr="00B2520F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t>46.6%</w:t>
            </w:r>
          </w:p>
        </w:tc>
        <w:tc>
          <w:tcPr>
            <w:tcW w:w="473" w:type="pct"/>
            <w:tcBorders>
              <w:bottom w:val="single" w:sz="4" w:space="0" w:color="auto"/>
            </w:tcBorders>
          </w:tcPr>
          <w:p w14:paraId="640AE563" w14:textId="6B34E6EB" w:rsidR="00B2520F" w:rsidRPr="00B2520F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B2520F">
              <w:rPr>
                <w:rFonts w:ascii="Times New Roman" w:hAnsi="Times New Roman" w:cs="Times New Roman"/>
              </w:rPr>
              <w:fldChar w:fldCharType="begin"/>
            </w:r>
            <w:r w:rsidRPr="00B2520F">
              <w:rPr>
                <w:rFonts w:ascii="Times New Roman" w:hAnsi="Times New Roman" w:cs="Times New Roman"/>
              </w:rPr>
              <w:instrText xml:space="preserve"> ADDIN EN.CITE &lt;EndNote&gt;&lt;Cite&gt;&lt;Author&gt;Kara&lt;/Author&gt;&lt;Year&gt;2013&lt;/Year&gt;&lt;RecNum&gt;3158&lt;/RecNum&gt;&lt;DisplayText&gt;(Kara et al., 2013)&lt;/DisplayText&gt;&lt;record&gt;&lt;rec-number&gt;3158&lt;/rec-number&gt;&lt;foreign-keys&gt;&lt;key app="EN" db-id="z502txws5z259aea5e05taewrz5wzrfa92rr" timestamp="1684058865" guid="0cc9dfe8-7712-4bec-9d5a-d67e8497c732"&gt;3158&lt;/key&gt;&lt;/foreign-keys&gt;&lt;ref-type name="Journal Article"&gt;17&lt;/ref-type&gt;&lt;contributors&gt;&lt;authors&gt;&lt;author&gt;Kara, Serdar&lt;/author&gt;&lt;author&gt;Gürbulak, Ercan&lt;/author&gt;&lt;author&gt;Eyvaz, Murat&lt;/author&gt;&lt;author&gt;Yüksel, Ebubekir&lt;/author&gt;&lt;/authors&gt;&lt;/contributors&gt;&lt;titles&gt;&lt;title&gt;Treatment of winery wastewater by electrocoagulation process&lt;/title&gt;&lt;secondary-title&gt;Desalination and Water Treatment&lt;/secondary-title&gt;&lt;/titles&gt;&lt;periodical&gt;&lt;full-title&gt;Desalination and Water Treatment&lt;/full-title&gt;&lt;/periodical&gt;&lt;pages&gt;5421-5429&lt;/pages&gt;&lt;volume&gt;51&lt;/volume&gt;&lt;number&gt;28-30&lt;/number&gt;&lt;dates&gt;&lt;year&gt;2013&lt;/year&gt;&lt;/dates&gt;&lt;isbn&gt;1944-3994&lt;/isbn&gt;&lt;urls&gt;&lt;/urls&gt;&lt;electronic-resource-num&gt;10.1080/19443994.2013.770223&lt;/electronic-resource-num&gt;&lt;/record&gt;&lt;/Cite&gt;&lt;/EndNote&gt;</w:instrText>
            </w:r>
            <w:r w:rsidRPr="00B2520F">
              <w:rPr>
                <w:rFonts w:ascii="Times New Roman" w:hAnsi="Times New Roman" w:cs="Times New Roman"/>
              </w:rPr>
              <w:fldChar w:fldCharType="separate"/>
            </w:r>
            <w:r w:rsidRPr="00B2520F">
              <w:rPr>
                <w:rFonts w:ascii="Times New Roman" w:hAnsi="Times New Roman" w:cs="Times New Roman"/>
              </w:rPr>
              <w:t>[</w:t>
            </w:r>
            <w:r w:rsidR="000C2370">
              <w:rPr>
                <w:rFonts w:ascii="Times New Roman" w:hAnsi="Times New Roman" w:cs="Times New Roman"/>
              </w:rPr>
              <w:t>13</w:t>
            </w:r>
            <w:r w:rsidRPr="00B2520F">
              <w:rPr>
                <w:rFonts w:ascii="Times New Roman" w:hAnsi="Times New Roman" w:cs="Times New Roman"/>
              </w:rPr>
              <w:t>]</w:t>
            </w:r>
            <w:r w:rsidRPr="00B2520F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02BC118C" w14:textId="77777777" w:rsidR="00B2520F" w:rsidRPr="00CC2E17" w:rsidRDefault="00B2520F" w:rsidP="00B2520F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</w:t>
      </w:r>
    </w:p>
    <w:p w14:paraId="56C0E0A3" w14:textId="77777777" w:rsidR="00B858D9" w:rsidRPr="00CC2E17" w:rsidRDefault="00B858D9" w:rsidP="00B858D9">
      <w:pPr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</w:p>
    <w:p w14:paraId="01E4C2FA" w14:textId="310EAD45" w:rsidR="00B2520F" w:rsidRPr="00CC2E17" w:rsidRDefault="00B2520F" w:rsidP="00B2520F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lastRenderedPageBreak/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 xml:space="preserve"> Application of electrocoagulation technology in food wastewater treatment (continued)</w:t>
      </w:r>
    </w:p>
    <w:tbl>
      <w:tblPr>
        <w:tblStyle w:val="TableGrid9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76"/>
        <w:gridCol w:w="3342"/>
        <w:gridCol w:w="5153"/>
        <w:gridCol w:w="980"/>
        <w:gridCol w:w="1387"/>
        <w:gridCol w:w="1320"/>
      </w:tblGrid>
      <w:tr w:rsidR="00B2520F" w:rsidRPr="009C3562" w14:paraId="17DB2241" w14:textId="77777777" w:rsidTr="00CC2E17">
        <w:trPr>
          <w:jc w:val="center"/>
        </w:trPr>
        <w:tc>
          <w:tcPr>
            <w:tcW w:w="636" w:type="pct"/>
            <w:vMerge w:val="restart"/>
            <w:vAlign w:val="center"/>
          </w:tcPr>
          <w:p w14:paraId="40189C94" w14:textId="77777777" w:rsidR="00B2520F" w:rsidRPr="009C3562" w:rsidRDefault="00B2520F" w:rsidP="00585DEB">
            <w:pPr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Source food sample</w:t>
            </w:r>
          </w:p>
        </w:tc>
        <w:tc>
          <w:tcPr>
            <w:tcW w:w="1197" w:type="pct"/>
            <w:vMerge w:val="restart"/>
            <w:vAlign w:val="center"/>
          </w:tcPr>
          <w:p w14:paraId="0B3BB69C" w14:textId="77777777" w:rsidR="00B2520F" w:rsidRPr="009C3562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haracteristic of wastewater</w:t>
            </w:r>
          </w:p>
        </w:tc>
        <w:tc>
          <w:tcPr>
            <w:tcW w:w="1846" w:type="pct"/>
            <w:vMerge w:val="restart"/>
            <w:vAlign w:val="center"/>
          </w:tcPr>
          <w:p w14:paraId="0CD924D0" w14:textId="77777777" w:rsidR="00B2520F" w:rsidRPr="009C3562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Parameters</w:t>
            </w:r>
          </w:p>
        </w:tc>
        <w:tc>
          <w:tcPr>
            <w:tcW w:w="848" w:type="pct"/>
            <w:gridSpan w:val="2"/>
            <w:tcBorders>
              <w:bottom w:val="single" w:sz="4" w:space="0" w:color="auto"/>
            </w:tcBorders>
            <w:vAlign w:val="center"/>
          </w:tcPr>
          <w:p w14:paraId="01660480" w14:textId="77777777" w:rsidR="00B2520F" w:rsidRPr="009C3562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moval percentage</w:t>
            </w:r>
          </w:p>
        </w:tc>
        <w:tc>
          <w:tcPr>
            <w:tcW w:w="473" w:type="pct"/>
            <w:vMerge w:val="restart"/>
            <w:vAlign w:val="center"/>
          </w:tcPr>
          <w:p w14:paraId="41C75A2C" w14:textId="77777777" w:rsidR="00B2520F" w:rsidRPr="009C3562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B2520F" w:rsidRPr="009C3562" w14:paraId="0A95E2F7" w14:textId="77777777" w:rsidTr="00CC2E17">
        <w:trPr>
          <w:jc w:val="center"/>
        </w:trPr>
        <w:tc>
          <w:tcPr>
            <w:tcW w:w="636" w:type="pct"/>
            <w:vMerge/>
            <w:tcBorders>
              <w:bottom w:val="single" w:sz="4" w:space="0" w:color="auto"/>
            </w:tcBorders>
            <w:vAlign w:val="center"/>
          </w:tcPr>
          <w:p w14:paraId="4CBDD581" w14:textId="77777777" w:rsidR="00B2520F" w:rsidRPr="009C3562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97" w:type="pct"/>
            <w:vMerge/>
            <w:tcBorders>
              <w:bottom w:val="single" w:sz="4" w:space="0" w:color="auto"/>
            </w:tcBorders>
            <w:vAlign w:val="center"/>
          </w:tcPr>
          <w:p w14:paraId="29B4910D" w14:textId="77777777" w:rsidR="00B2520F" w:rsidRPr="009C3562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6" w:type="pct"/>
            <w:vMerge/>
            <w:tcBorders>
              <w:bottom w:val="single" w:sz="4" w:space="0" w:color="auto"/>
            </w:tcBorders>
            <w:vAlign w:val="center"/>
          </w:tcPr>
          <w:p w14:paraId="0F2D7BBD" w14:textId="77777777" w:rsidR="00B2520F" w:rsidRPr="009C3562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F0B73B" w14:textId="77777777" w:rsidR="00B2520F" w:rsidRPr="009C3562" w:rsidRDefault="00B2520F" w:rsidP="00CC2E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Oil</w:t>
            </w:r>
          </w:p>
        </w:tc>
        <w:tc>
          <w:tcPr>
            <w:tcW w:w="49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B24DC4" w14:textId="77777777" w:rsidR="00B2520F" w:rsidRPr="009C3562" w:rsidRDefault="00B2520F" w:rsidP="00CC2E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OD</w:t>
            </w:r>
          </w:p>
        </w:tc>
        <w:tc>
          <w:tcPr>
            <w:tcW w:w="473" w:type="pct"/>
            <w:vMerge/>
            <w:tcBorders>
              <w:bottom w:val="single" w:sz="4" w:space="0" w:color="auto"/>
            </w:tcBorders>
            <w:vAlign w:val="center"/>
          </w:tcPr>
          <w:p w14:paraId="7A5E314A" w14:textId="77777777" w:rsidR="00B2520F" w:rsidRPr="009C3562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2520F" w:rsidRPr="009C3562" w14:paraId="0BF56BE3" w14:textId="77777777" w:rsidTr="00CC2E17">
        <w:trPr>
          <w:jc w:val="center"/>
        </w:trPr>
        <w:tc>
          <w:tcPr>
            <w:tcW w:w="636" w:type="pct"/>
            <w:tcBorders>
              <w:top w:val="single" w:sz="4" w:space="0" w:color="auto"/>
              <w:bottom w:val="nil"/>
            </w:tcBorders>
          </w:tcPr>
          <w:p w14:paraId="3330D39B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Dairy industry</w:t>
            </w:r>
          </w:p>
        </w:tc>
        <w:tc>
          <w:tcPr>
            <w:tcW w:w="1197" w:type="pct"/>
            <w:tcBorders>
              <w:top w:val="single" w:sz="4" w:space="0" w:color="auto"/>
              <w:bottom w:val="nil"/>
            </w:tcBorders>
          </w:tcPr>
          <w:p w14:paraId="7332ABC9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8960 ± 16.4 mg/L</w:t>
            </w:r>
          </w:p>
          <w:p w14:paraId="79F52CFC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Conductivity: 1082.2 ± 8.5 </w:t>
            </w:r>
            <w:proofErr w:type="spellStart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</w:p>
          <w:p w14:paraId="4DCBC033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7.10 ± 0.12</w:t>
            </w:r>
          </w:p>
        </w:tc>
        <w:tc>
          <w:tcPr>
            <w:tcW w:w="1846" w:type="pct"/>
            <w:tcBorders>
              <w:top w:val="single" w:sz="4" w:space="0" w:color="auto"/>
              <w:bottom w:val="nil"/>
            </w:tcBorders>
          </w:tcPr>
          <w:p w14:paraId="1C9939B9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3D4835D7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60 min</w:t>
            </w:r>
          </w:p>
          <w:p w14:paraId="16464576" w14:textId="77777777" w:rsidR="00B2520F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3 A</w:t>
            </w:r>
          </w:p>
          <w:p w14:paraId="20E376DE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1" w:type="pct"/>
            <w:tcBorders>
              <w:top w:val="single" w:sz="4" w:space="0" w:color="auto"/>
              <w:bottom w:val="nil"/>
            </w:tcBorders>
            <w:vAlign w:val="center"/>
          </w:tcPr>
          <w:p w14:paraId="5153E290" w14:textId="77777777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7" w:type="pct"/>
            <w:tcBorders>
              <w:top w:val="single" w:sz="4" w:space="0" w:color="auto"/>
              <w:bottom w:val="nil"/>
            </w:tcBorders>
          </w:tcPr>
          <w:p w14:paraId="1A2785D5" w14:textId="77777777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&lt; 39%</w:t>
            </w:r>
          </w:p>
        </w:tc>
        <w:tc>
          <w:tcPr>
            <w:tcW w:w="473" w:type="pct"/>
            <w:tcBorders>
              <w:top w:val="single" w:sz="4" w:space="0" w:color="auto"/>
            </w:tcBorders>
          </w:tcPr>
          <w:p w14:paraId="7945F5D9" w14:textId="7C575BB0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9C3562" w14:paraId="415BC9B8" w14:textId="77777777" w:rsidTr="00CC2E17">
        <w:trPr>
          <w:jc w:val="center"/>
        </w:trPr>
        <w:tc>
          <w:tcPr>
            <w:tcW w:w="636" w:type="pct"/>
            <w:tcBorders>
              <w:top w:val="nil"/>
              <w:bottom w:val="nil"/>
            </w:tcBorders>
          </w:tcPr>
          <w:p w14:paraId="6138A639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Sweet-snacks industry</w:t>
            </w:r>
          </w:p>
        </w:tc>
        <w:tc>
          <w:tcPr>
            <w:tcW w:w="1197" w:type="pct"/>
            <w:tcBorders>
              <w:top w:val="nil"/>
              <w:bottom w:val="nil"/>
            </w:tcBorders>
          </w:tcPr>
          <w:p w14:paraId="554DD2D7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9720 ± 17.2 mg/L</w:t>
            </w:r>
          </w:p>
          <w:p w14:paraId="259E5ECB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Conductivity: 1073.7 ± 12.1 </w:t>
            </w:r>
            <w:proofErr w:type="spellStart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</w:p>
          <w:p w14:paraId="47A75FAC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5.64 ± 0.12</w:t>
            </w:r>
          </w:p>
        </w:tc>
        <w:tc>
          <w:tcPr>
            <w:tcW w:w="1846" w:type="pct"/>
            <w:tcBorders>
              <w:top w:val="nil"/>
              <w:bottom w:val="nil"/>
            </w:tcBorders>
          </w:tcPr>
          <w:p w14:paraId="7B0E1FB9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67E3FF08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60 min</w:t>
            </w:r>
          </w:p>
          <w:p w14:paraId="30BBB571" w14:textId="77777777" w:rsidR="00B2520F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3 A</w:t>
            </w:r>
          </w:p>
          <w:p w14:paraId="2C2C7A3B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1" w:type="pct"/>
            <w:tcBorders>
              <w:top w:val="nil"/>
              <w:bottom w:val="nil"/>
            </w:tcBorders>
            <w:vAlign w:val="center"/>
          </w:tcPr>
          <w:p w14:paraId="4159FC88" w14:textId="77777777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7" w:type="pct"/>
            <w:tcBorders>
              <w:top w:val="nil"/>
              <w:bottom w:val="nil"/>
            </w:tcBorders>
          </w:tcPr>
          <w:p w14:paraId="3439B1BE" w14:textId="77777777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&lt; 59%</w:t>
            </w:r>
          </w:p>
        </w:tc>
        <w:tc>
          <w:tcPr>
            <w:tcW w:w="473" w:type="pct"/>
          </w:tcPr>
          <w:p w14:paraId="246492AD" w14:textId="2563A122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9C3562" w14:paraId="12E13B73" w14:textId="77777777" w:rsidTr="00CC2E17">
        <w:trPr>
          <w:jc w:val="center"/>
        </w:trPr>
        <w:tc>
          <w:tcPr>
            <w:tcW w:w="636" w:type="pct"/>
            <w:tcBorders>
              <w:top w:val="nil"/>
              <w:bottom w:val="nil"/>
            </w:tcBorders>
          </w:tcPr>
          <w:p w14:paraId="79566DA2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Ice-cream industry</w:t>
            </w:r>
          </w:p>
        </w:tc>
        <w:tc>
          <w:tcPr>
            <w:tcW w:w="1197" w:type="pct"/>
            <w:tcBorders>
              <w:top w:val="nil"/>
              <w:bottom w:val="nil"/>
            </w:tcBorders>
          </w:tcPr>
          <w:p w14:paraId="03B8DF3C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11900 ± 21.3 mg/L</w:t>
            </w:r>
          </w:p>
          <w:p w14:paraId="6658AC2E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Conductivity: 794.4 ± 9.1 </w:t>
            </w:r>
            <w:proofErr w:type="spellStart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</w:p>
          <w:p w14:paraId="72D24111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6.25 ± 0.15</w:t>
            </w:r>
          </w:p>
        </w:tc>
        <w:tc>
          <w:tcPr>
            <w:tcW w:w="1846" w:type="pct"/>
            <w:tcBorders>
              <w:top w:val="nil"/>
              <w:bottom w:val="nil"/>
            </w:tcBorders>
          </w:tcPr>
          <w:p w14:paraId="071719A6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1C3F9B25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60 min</w:t>
            </w:r>
          </w:p>
          <w:p w14:paraId="4F2FA9DD" w14:textId="77777777" w:rsidR="00B2520F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3 A</w:t>
            </w:r>
          </w:p>
          <w:p w14:paraId="729471CD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1" w:type="pct"/>
            <w:tcBorders>
              <w:top w:val="nil"/>
              <w:bottom w:val="nil"/>
            </w:tcBorders>
            <w:vAlign w:val="center"/>
          </w:tcPr>
          <w:p w14:paraId="43DEC29A" w14:textId="77777777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7" w:type="pct"/>
            <w:tcBorders>
              <w:top w:val="nil"/>
              <w:bottom w:val="nil"/>
            </w:tcBorders>
          </w:tcPr>
          <w:p w14:paraId="53DC74F9" w14:textId="77777777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&lt; 50%</w:t>
            </w:r>
          </w:p>
        </w:tc>
        <w:tc>
          <w:tcPr>
            <w:tcW w:w="473" w:type="pct"/>
            <w:tcBorders>
              <w:bottom w:val="nil"/>
            </w:tcBorders>
          </w:tcPr>
          <w:p w14:paraId="4B8044EE" w14:textId="680905D9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9C3562" w14:paraId="1151E7FB" w14:textId="77777777" w:rsidTr="00CC2E17">
        <w:trPr>
          <w:jc w:val="center"/>
        </w:trPr>
        <w:tc>
          <w:tcPr>
            <w:tcW w:w="636" w:type="pct"/>
            <w:tcBorders>
              <w:top w:val="nil"/>
              <w:bottom w:val="single" w:sz="4" w:space="0" w:color="auto"/>
            </w:tcBorders>
          </w:tcPr>
          <w:p w14:paraId="65B26E36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gg processing industry</w:t>
            </w:r>
          </w:p>
        </w:tc>
        <w:tc>
          <w:tcPr>
            <w:tcW w:w="1197" w:type="pct"/>
            <w:tcBorders>
              <w:top w:val="nil"/>
              <w:bottom w:val="single" w:sz="4" w:space="0" w:color="auto"/>
            </w:tcBorders>
          </w:tcPr>
          <w:p w14:paraId="093AF9BE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3200 – 4300 mg/L</w:t>
            </w:r>
          </w:p>
          <w:p w14:paraId="368BA59F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nductivity: 0.455 – 0.614 mS/cm</w:t>
            </w:r>
          </w:p>
          <w:p w14:paraId="265D9610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7.34 – 7.95</w:t>
            </w:r>
          </w:p>
        </w:tc>
        <w:tc>
          <w:tcPr>
            <w:tcW w:w="1846" w:type="pct"/>
            <w:tcBorders>
              <w:top w:val="nil"/>
              <w:bottom w:val="single" w:sz="4" w:space="0" w:color="auto"/>
            </w:tcBorders>
          </w:tcPr>
          <w:p w14:paraId="6F529A5C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4EF89E40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30 min</w:t>
            </w:r>
          </w:p>
          <w:p w14:paraId="32DBED92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6</w:t>
            </w:r>
          </w:p>
          <w:p w14:paraId="3A35B83B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Supporting electrolyte: 1.5 g/L NaCl</w:t>
            </w:r>
          </w:p>
          <w:p w14:paraId="39E98022" w14:textId="77777777" w:rsidR="00B2520F" w:rsidRPr="009C3562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 A/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51" w:type="pct"/>
            <w:tcBorders>
              <w:top w:val="nil"/>
              <w:bottom w:val="single" w:sz="4" w:space="0" w:color="auto"/>
            </w:tcBorders>
            <w:vAlign w:val="center"/>
          </w:tcPr>
          <w:p w14:paraId="4DE563E1" w14:textId="77777777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7" w:type="pct"/>
            <w:tcBorders>
              <w:top w:val="nil"/>
              <w:bottom w:val="single" w:sz="4" w:space="0" w:color="auto"/>
            </w:tcBorders>
          </w:tcPr>
          <w:p w14:paraId="74358C2C" w14:textId="77777777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89%</w:t>
            </w:r>
          </w:p>
        </w:tc>
        <w:tc>
          <w:tcPr>
            <w:tcW w:w="473" w:type="pct"/>
            <w:tcBorders>
              <w:top w:val="nil"/>
              <w:bottom w:val="single" w:sz="4" w:space="0" w:color="auto"/>
            </w:tcBorders>
          </w:tcPr>
          <w:p w14:paraId="454F613B" w14:textId="015E1F20" w:rsidR="00B2520F" w:rsidRPr="009C3562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</w:tbl>
    <w:p w14:paraId="0E3D4FF8" w14:textId="77777777" w:rsidR="00B2520F" w:rsidRPr="00CC2E17" w:rsidRDefault="00B2520F" w:rsidP="00B2520F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</w:t>
      </w:r>
    </w:p>
    <w:p w14:paraId="4B6D756B" w14:textId="3846605E" w:rsidR="00A733AF" w:rsidRDefault="00A733AF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913B656" w14:textId="5D3F6308" w:rsidR="00B2520F" w:rsidRPr="00CC2E17" w:rsidRDefault="00B2520F" w:rsidP="00B2520F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lastRenderedPageBreak/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 xml:space="preserve"> Application of electrocoagulation technology in food wastewater treatment (continued)</w:t>
      </w:r>
    </w:p>
    <w:tbl>
      <w:tblPr>
        <w:tblStyle w:val="TableGrid9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76"/>
        <w:gridCol w:w="3342"/>
        <w:gridCol w:w="5153"/>
        <w:gridCol w:w="1248"/>
        <w:gridCol w:w="1119"/>
        <w:gridCol w:w="1320"/>
      </w:tblGrid>
      <w:tr w:rsidR="00B2520F" w:rsidRPr="00585DEB" w14:paraId="5A9BDAB0" w14:textId="77777777" w:rsidTr="00CC2E17">
        <w:trPr>
          <w:jc w:val="center"/>
        </w:trPr>
        <w:tc>
          <w:tcPr>
            <w:tcW w:w="636" w:type="pct"/>
            <w:vMerge w:val="restart"/>
            <w:vAlign w:val="center"/>
          </w:tcPr>
          <w:p w14:paraId="2446B2D9" w14:textId="77777777" w:rsidR="00B2520F" w:rsidRPr="00585DEB" w:rsidRDefault="00B2520F" w:rsidP="00585DEB">
            <w:pPr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</w:rPr>
              <w:t>Source food sample</w:t>
            </w:r>
          </w:p>
        </w:tc>
        <w:tc>
          <w:tcPr>
            <w:tcW w:w="1197" w:type="pct"/>
            <w:vMerge w:val="restart"/>
            <w:vAlign w:val="center"/>
          </w:tcPr>
          <w:p w14:paraId="4747EBC0" w14:textId="77777777" w:rsidR="00B2520F" w:rsidRPr="00585DEB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</w:rPr>
              <w:t>Characteristic of wastewater</w:t>
            </w:r>
          </w:p>
        </w:tc>
        <w:tc>
          <w:tcPr>
            <w:tcW w:w="1846" w:type="pct"/>
            <w:vMerge w:val="restart"/>
            <w:vAlign w:val="center"/>
          </w:tcPr>
          <w:p w14:paraId="2D2BF214" w14:textId="77777777" w:rsidR="00B2520F" w:rsidRPr="00585DEB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</w:rPr>
              <w:t>Parameters</w:t>
            </w:r>
          </w:p>
        </w:tc>
        <w:tc>
          <w:tcPr>
            <w:tcW w:w="848" w:type="pct"/>
            <w:gridSpan w:val="2"/>
            <w:tcBorders>
              <w:bottom w:val="single" w:sz="4" w:space="0" w:color="auto"/>
            </w:tcBorders>
            <w:vAlign w:val="center"/>
          </w:tcPr>
          <w:p w14:paraId="09F2AE21" w14:textId="77777777" w:rsidR="00B2520F" w:rsidRPr="00585DEB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</w:rPr>
              <w:t>Removal percentage</w:t>
            </w:r>
          </w:p>
        </w:tc>
        <w:tc>
          <w:tcPr>
            <w:tcW w:w="473" w:type="pct"/>
            <w:vMerge w:val="restart"/>
            <w:vAlign w:val="center"/>
          </w:tcPr>
          <w:p w14:paraId="3E0ED8B1" w14:textId="77777777" w:rsidR="00B2520F" w:rsidRPr="00585DEB" w:rsidRDefault="00B2520F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B2520F" w:rsidRPr="00585DEB" w14:paraId="2E80FBBF" w14:textId="77777777" w:rsidTr="00CC2E17">
        <w:trPr>
          <w:jc w:val="center"/>
        </w:trPr>
        <w:tc>
          <w:tcPr>
            <w:tcW w:w="636" w:type="pct"/>
            <w:vMerge/>
            <w:tcBorders>
              <w:bottom w:val="single" w:sz="4" w:space="0" w:color="auto"/>
            </w:tcBorders>
            <w:vAlign w:val="center"/>
          </w:tcPr>
          <w:p w14:paraId="28216A5B" w14:textId="77777777" w:rsidR="00B2520F" w:rsidRPr="00585DEB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97" w:type="pct"/>
            <w:vMerge/>
            <w:tcBorders>
              <w:bottom w:val="single" w:sz="4" w:space="0" w:color="auto"/>
            </w:tcBorders>
            <w:vAlign w:val="center"/>
          </w:tcPr>
          <w:p w14:paraId="24F9E56D" w14:textId="77777777" w:rsidR="00B2520F" w:rsidRPr="00585DEB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6" w:type="pct"/>
            <w:vMerge/>
            <w:tcBorders>
              <w:bottom w:val="single" w:sz="4" w:space="0" w:color="auto"/>
            </w:tcBorders>
            <w:vAlign w:val="center"/>
          </w:tcPr>
          <w:p w14:paraId="21E33B33" w14:textId="77777777" w:rsidR="00B2520F" w:rsidRPr="00585DEB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62DAA3" w14:textId="77777777" w:rsidR="00B2520F" w:rsidRPr="00585DEB" w:rsidRDefault="00B2520F" w:rsidP="00CC2E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</w:rPr>
              <w:t>Oil</w:t>
            </w:r>
          </w:p>
        </w:tc>
        <w:tc>
          <w:tcPr>
            <w:tcW w:w="4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6A6126" w14:textId="77777777" w:rsidR="00B2520F" w:rsidRPr="00585DEB" w:rsidRDefault="00B2520F" w:rsidP="00CC2E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</w:rPr>
              <w:t>COD</w:t>
            </w:r>
          </w:p>
        </w:tc>
        <w:tc>
          <w:tcPr>
            <w:tcW w:w="473" w:type="pct"/>
            <w:vMerge/>
            <w:tcBorders>
              <w:bottom w:val="single" w:sz="4" w:space="0" w:color="auto"/>
            </w:tcBorders>
            <w:vAlign w:val="center"/>
          </w:tcPr>
          <w:p w14:paraId="781DE902" w14:textId="77777777" w:rsidR="00B2520F" w:rsidRPr="00585DEB" w:rsidRDefault="00B2520F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2520F" w:rsidRPr="00585DEB" w14:paraId="7C965D23" w14:textId="77777777" w:rsidTr="00CC2E17">
        <w:trPr>
          <w:jc w:val="center"/>
        </w:trPr>
        <w:tc>
          <w:tcPr>
            <w:tcW w:w="636" w:type="pct"/>
            <w:tcBorders>
              <w:top w:val="single" w:sz="4" w:space="0" w:color="auto"/>
              <w:bottom w:val="nil"/>
            </w:tcBorders>
          </w:tcPr>
          <w:p w14:paraId="25469858" w14:textId="77777777" w:rsidR="00B2520F" w:rsidRPr="00585DEB" w:rsidRDefault="00B2520F" w:rsidP="00B2520F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Cheese industry</w:t>
            </w:r>
          </w:p>
        </w:tc>
        <w:tc>
          <w:tcPr>
            <w:tcW w:w="1197" w:type="pct"/>
            <w:tcBorders>
              <w:top w:val="single" w:sz="4" w:space="0" w:color="auto"/>
              <w:bottom w:val="nil"/>
            </w:tcBorders>
          </w:tcPr>
          <w:p w14:paraId="204F2629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COD: 15500 mg/L</w:t>
            </w:r>
          </w:p>
          <w:p w14:paraId="1777C398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Conductivity: 17.00 mS/cm</w:t>
            </w:r>
          </w:p>
          <w:p w14:paraId="689769BF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pH: 5.2</w:t>
            </w:r>
          </w:p>
        </w:tc>
        <w:tc>
          <w:tcPr>
            <w:tcW w:w="1846" w:type="pct"/>
            <w:tcBorders>
              <w:top w:val="single" w:sz="4" w:space="0" w:color="auto"/>
              <w:bottom w:val="nil"/>
            </w:tcBorders>
            <w:vAlign w:val="center"/>
          </w:tcPr>
          <w:p w14:paraId="13C0A1D3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Electrode material: Iron</w:t>
            </w:r>
          </w:p>
          <w:p w14:paraId="600CE288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Time: 20 min</w:t>
            </w:r>
          </w:p>
          <w:p w14:paraId="695B752A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pH: 4.54</w:t>
            </w:r>
          </w:p>
          <w:p w14:paraId="74AAAC76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Electric applied: 600 A/m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52A733C3" w14:textId="77777777" w:rsidR="00B2520F" w:rsidRPr="00585DEB" w:rsidRDefault="00B2520F" w:rsidP="00585DE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7" w:type="pct"/>
            <w:tcBorders>
              <w:top w:val="single" w:sz="4" w:space="0" w:color="auto"/>
              <w:bottom w:val="nil"/>
            </w:tcBorders>
          </w:tcPr>
          <w:p w14:paraId="73799448" w14:textId="77777777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1" w:type="pct"/>
            <w:tcBorders>
              <w:top w:val="single" w:sz="4" w:space="0" w:color="auto"/>
              <w:bottom w:val="nil"/>
            </w:tcBorders>
          </w:tcPr>
          <w:p w14:paraId="1A3A8332" w14:textId="77777777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86.4%</w:t>
            </w:r>
          </w:p>
        </w:tc>
        <w:tc>
          <w:tcPr>
            <w:tcW w:w="473" w:type="pct"/>
            <w:tcBorders>
              <w:top w:val="single" w:sz="4" w:space="0" w:color="auto"/>
              <w:bottom w:val="nil"/>
            </w:tcBorders>
          </w:tcPr>
          <w:p w14:paraId="51C7E483" w14:textId="65351A67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585DEB" w14:paraId="0CA1F13D" w14:textId="77777777" w:rsidTr="00CC2E17">
        <w:trPr>
          <w:jc w:val="center"/>
        </w:trPr>
        <w:tc>
          <w:tcPr>
            <w:tcW w:w="636" w:type="pct"/>
            <w:tcBorders>
              <w:top w:val="nil"/>
              <w:bottom w:val="nil"/>
            </w:tcBorders>
          </w:tcPr>
          <w:p w14:paraId="2F8008F8" w14:textId="77777777" w:rsidR="00B2520F" w:rsidRPr="00585DEB" w:rsidRDefault="00B2520F" w:rsidP="00B2520F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Restaurant</w:t>
            </w:r>
          </w:p>
        </w:tc>
        <w:tc>
          <w:tcPr>
            <w:tcW w:w="1197" w:type="pct"/>
            <w:tcBorders>
              <w:top w:val="nil"/>
              <w:bottom w:val="nil"/>
            </w:tcBorders>
          </w:tcPr>
          <w:p w14:paraId="5DE4D24E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O&amp;G: 180 – 280 mg/L</w:t>
            </w:r>
          </w:p>
          <w:p w14:paraId="2E64EDBA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 xml:space="preserve">Conductivity: 1625 – 3480 </w:t>
            </w:r>
            <w:proofErr w:type="spellStart"/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7100C7EB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pH: 5 – 6</w:t>
            </w:r>
          </w:p>
        </w:tc>
        <w:tc>
          <w:tcPr>
            <w:tcW w:w="1846" w:type="pct"/>
            <w:tcBorders>
              <w:top w:val="nil"/>
              <w:bottom w:val="nil"/>
            </w:tcBorders>
            <w:vAlign w:val="center"/>
          </w:tcPr>
          <w:p w14:paraId="460269EC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Electrode material: Aluminium (anode), Stainless steel (cathode)</w:t>
            </w:r>
          </w:p>
          <w:p w14:paraId="65A65DC5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Time: 34 min</w:t>
            </w:r>
          </w:p>
          <w:p w14:paraId="3A684301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 xml:space="preserve">Supporting electrolyte: 2980 </w:t>
            </w:r>
            <w:proofErr w:type="spellStart"/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585DEB">
              <w:rPr>
                <w:rFonts w:ascii="Times New Roman" w:hAnsi="Times New Roman" w:cs="Times New Roman"/>
                <w:sz w:val="24"/>
                <w:szCs w:val="24"/>
              </w:rPr>
              <w:t xml:space="preserve">/cm (2.2%) salinity </w:t>
            </w:r>
          </w:p>
          <w:p w14:paraId="4CDF618B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Electric applied: 43 A/m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30ADE5B7" w14:textId="77777777" w:rsidR="00B2520F" w:rsidRPr="00585DEB" w:rsidRDefault="00B2520F" w:rsidP="00585DE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7" w:type="pct"/>
            <w:tcBorders>
              <w:top w:val="nil"/>
              <w:bottom w:val="nil"/>
            </w:tcBorders>
          </w:tcPr>
          <w:p w14:paraId="1A527D9E" w14:textId="77777777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95.8 ± 0.6%</w:t>
            </w:r>
          </w:p>
        </w:tc>
        <w:tc>
          <w:tcPr>
            <w:tcW w:w="401" w:type="pct"/>
            <w:tcBorders>
              <w:top w:val="nil"/>
              <w:bottom w:val="nil"/>
            </w:tcBorders>
          </w:tcPr>
          <w:p w14:paraId="69A9CB98" w14:textId="77777777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73" w:type="pct"/>
            <w:tcBorders>
              <w:top w:val="nil"/>
              <w:bottom w:val="nil"/>
            </w:tcBorders>
          </w:tcPr>
          <w:p w14:paraId="31F48513" w14:textId="6406AE49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585DEB" w14:paraId="3369CF86" w14:textId="77777777" w:rsidTr="00CC2E17">
        <w:trPr>
          <w:jc w:val="center"/>
        </w:trPr>
        <w:tc>
          <w:tcPr>
            <w:tcW w:w="636" w:type="pct"/>
            <w:tcBorders>
              <w:top w:val="nil"/>
              <w:bottom w:val="nil"/>
            </w:tcBorders>
          </w:tcPr>
          <w:p w14:paraId="3BB061A4" w14:textId="77777777" w:rsidR="00B2520F" w:rsidRPr="00585DEB" w:rsidRDefault="00B2520F" w:rsidP="00B2520F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Baker’s yeast industry (Molasses)</w:t>
            </w:r>
          </w:p>
        </w:tc>
        <w:tc>
          <w:tcPr>
            <w:tcW w:w="1197" w:type="pct"/>
            <w:tcBorders>
              <w:top w:val="nil"/>
              <w:bottom w:val="nil"/>
            </w:tcBorders>
          </w:tcPr>
          <w:p w14:paraId="789E980E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COD: 4150 mg/L</w:t>
            </w:r>
          </w:p>
          <w:p w14:paraId="773C5C3A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pH: 8.5</w:t>
            </w:r>
          </w:p>
        </w:tc>
        <w:tc>
          <w:tcPr>
            <w:tcW w:w="1846" w:type="pct"/>
            <w:tcBorders>
              <w:top w:val="nil"/>
              <w:bottom w:val="nil"/>
            </w:tcBorders>
            <w:vAlign w:val="center"/>
          </w:tcPr>
          <w:p w14:paraId="61AB02BF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Electrode material: Iron (anode) Copper (cathode)</w:t>
            </w:r>
          </w:p>
          <w:p w14:paraId="789545F4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Time: 3.5 hour</w:t>
            </w:r>
          </w:p>
          <w:p w14:paraId="11A9A96A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Electric applied: 330 A/m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34D50014" w14:textId="77777777" w:rsidR="00B2520F" w:rsidRPr="00585DEB" w:rsidRDefault="00B2520F" w:rsidP="00585DE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7" w:type="pct"/>
            <w:tcBorders>
              <w:top w:val="nil"/>
              <w:bottom w:val="nil"/>
            </w:tcBorders>
          </w:tcPr>
          <w:p w14:paraId="6A70DE6C" w14:textId="77777777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1" w:type="pct"/>
            <w:tcBorders>
              <w:top w:val="nil"/>
              <w:bottom w:val="nil"/>
            </w:tcBorders>
          </w:tcPr>
          <w:p w14:paraId="0711C94D" w14:textId="77777777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45%</w:t>
            </w:r>
          </w:p>
        </w:tc>
        <w:tc>
          <w:tcPr>
            <w:tcW w:w="473" w:type="pct"/>
            <w:tcBorders>
              <w:top w:val="nil"/>
              <w:bottom w:val="nil"/>
            </w:tcBorders>
          </w:tcPr>
          <w:p w14:paraId="5064504F" w14:textId="70DB316A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B2520F" w:rsidRPr="00585DEB" w14:paraId="2C72927F" w14:textId="77777777" w:rsidTr="00CC2E17">
        <w:trPr>
          <w:jc w:val="center"/>
        </w:trPr>
        <w:tc>
          <w:tcPr>
            <w:tcW w:w="636" w:type="pct"/>
            <w:tcBorders>
              <w:top w:val="nil"/>
              <w:bottom w:val="single" w:sz="4" w:space="0" w:color="auto"/>
            </w:tcBorders>
          </w:tcPr>
          <w:p w14:paraId="7D4B25F0" w14:textId="77777777" w:rsidR="00B2520F" w:rsidRPr="00585DEB" w:rsidRDefault="00B2520F" w:rsidP="00B2520F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Olive oil processing industry</w:t>
            </w:r>
          </w:p>
        </w:tc>
        <w:tc>
          <w:tcPr>
            <w:tcW w:w="1197" w:type="pct"/>
            <w:tcBorders>
              <w:top w:val="nil"/>
              <w:bottom w:val="single" w:sz="4" w:space="0" w:color="auto"/>
            </w:tcBorders>
          </w:tcPr>
          <w:p w14:paraId="46FB555C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COD: 1344 ± 22 mg/L</w:t>
            </w:r>
          </w:p>
          <w:p w14:paraId="330676ED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 xml:space="preserve">Conductivity: 1260 ± 32 </w:t>
            </w:r>
            <w:proofErr w:type="spellStart"/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1A0D2709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pH: 6.9</w:t>
            </w:r>
          </w:p>
        </w:tc>
        <w:tc>
          <w:tcPr>
            <w:tcW w:w="1846" w:type="pct"/>
            <w:tcBorders>
              <w:top w:val="nil"/>
              <w:bottom w:val="single" w:sz="4" w:space="0" w:color="auto"/>
            </w:tcBorders>
            <w:vAlign w:val="center"/>
          </w:tcPr>
          <w:p w14:paraId="059F3BF2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48CB64D1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Time: 120 min</w:t>
            </w:r>
          </w:p>
          <w:p w14:paraId="3DE77EB7" w14:textId="77777777" w:rsidR="00B2520F" w:rsidRPr="00585DEB" w:rsidRDefault="00B2520F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Electric applied: 12.9 A/m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447" w:type="pct"/>
            <w:tcBorders>
              <w:top w:val="nil"/>
              <w:bottom w:val="single" w:sz="4" w:space="0" w:color="auto"/>
            </w:tcBorders>
          </w:tcPr>
          <w:p w14:paraId="74F515AF" w14:textId="77777777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62.5%</w:t>
            </w:r>
          </w:p>
        </w:tc>
        <w:tc>
          <w:tcPr>
            <w:tcW w:w="401" w:type="pct"/>
            <w:tcBorders>
              <w:top w:val="nil"/>
              <w:bottom w:val="single" w:sz="4" w:space="0" w:color="auto"/>
            </w:tcBorders>
          </w:tcPr>
          <w:p w14:paraId="794DC74B" w14:textId="77777777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85DE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tes&lt;/Author&gt;&lt;Year&gt;2017&lt;/Year&gt;&lt;RecNum&gt;3155&lt;/RecNum&gt;&lt;DisplayText&gt;(Ates et al., 2017)&lt;/DisplayText&gt;&lt;record&gt;&lt;rec-number&gt;3155&lt;/rec-number&gt;&lt;foreign-keys&gt;&lt;key app="EN" db-id="z502txws5z259aea5e05taewrz5wzrfa92rr" timestamp="1683881606" guid="c013f008-29a2-4039-aa1c-98e7eb691bad"&gt;3155&lt;/key&gt;&lt;/foreign-keys&gt;&lt;ref-type name="Journal Article"&gt;17&lt;/ref-type&gt;&lt;contributors&gt;&lt;authors&gt;&lt;author&gt;Ates, Hasan&lt;/author&gt;&lt;author&gt;Dizge, Nadir&lt;/author&gt;&lt;author&gt;Yatmaz, H Cengiz&lt;/author&gt;&lt;/authors&gt;&lt;/contributors&gt;&lt;titles&gt;&lt;title&gt;Combined process of electrocoagulation and photocatalytic degradation for the treatment of olive washing wastewater&lt;/title&gt;&lt;secondary-title&gt;Water Science and Technology&lt;/secondary-title&gt;&lt;/titles&gt;&lt;periodical&gt;&lt;full-title&gt;Water Science and Technology&lt;/full-title&gt;&lt;abbr-1&gt;Water Sci. Technol.&lt;/abbr-1&gt;&lt;abbr-2&gt;Water Sci Technol&lt;/abbr-2&gt;&lt;/periodical&gt;&lt;pages&gt;141-154&lt;/pages&gt;&lt;volume&gt;75&lt;/volume&gt;&lt;number&gt;1&lt;/number&gt;&lt;dates&gt;&lt;year&gt;2017&lt;/year&gt;&lt;/dates&gt;&lt;isbn&gt;0273-1223&lt;/isbn&gt;&lt;urls&gt;&lt;/urls&gt;&lt;electronic-resource-num&gt;10.2166/wst.2016.498&lt;/electronic-resource-num&gt;&lt;/record&gt;&lt;/Cite&gt;&lt;/EndNote&gt;</w:instrText>
            </w:r>
            <w:r w:rsidRPr="00585DE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85DE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73" w:type="pct"/>
            <w:tcBorders>
              <w:top w:val="nil"/>
              <w:bottom w:val="single" w:sz="4" w:space="0" w:color="auto"/>
            </w:tcBorders>
          </w:tcPr>
          <w:p w14:paraId="37E377AA" w14:textId="2E8C14F8" w:rsidR="00B2520F" w:rsidRPr="00585DEB" w:rsidRDefault="00B2520F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  <w:r w:rsidRPr="00585DEB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</w:tbl>
    <w:p w14:paraId="426ACE87" w14:textId="77777777" w:rsidR="00B2520F" w:rsidRPr="00CC2E17" w:rsidRDefault="00B2520F" w:rsidP="00B2520F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bookmarkStart w:id="1" w:name="_Hlk198335952"/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, fats, oils and grease (FOG)</w:t>
      </w:r>
    </w:p>
    <w:bookmarkEnd w:id="1"/>
    <w:p w14:paraId="1681FA52" w14:textId="77777777" w:rsidR="00B2520F" w:rsidRDefault="00B2520F" w:rsidP="00B2520F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</w:p>
    <w:p w14:paraId="264FF8FC" w14:textId="1C4601BF" w:rsidR="00585DEB" w:rsidRPr="00CC2E17" w:rsidRDefault="00585DEB" w:rsidP="00585DEB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lastRenderedPageBreak/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 xml:space="preserve"> Application of electrocoagulation technology in food wastewater treatment (continued)</w:t>
      </w:r>
    </w:p>
    <w:tbl>
      <w:tblPr>
        <w:tblStyle w:val="TableGrid9"/>
        <w:tblW w:w="5071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0"/>
        <w:gridCol w:w="1885"/>
        <w:gridCol w:w="3341"/>
        <w:gridCol w:w="5153"/>
        <w:gridCol w:w="1249"/>
        <w:gridCol w:w="1121"/>
        <w:gridCol w:w="1317"/>
      </w:tblGrid>
      <w:tr w:rsidR="00585DEB" w:rsidRPr="00585DEB" w14:paraId="17578ABC" w14:textId="77777777" w:rsidTr="00CC2E17">
        <w:trPr>
          <w:gridBefore w:val="1"/>
          <w:wBefore w:w="32" w:type="pct"/>
          <w:jc w:val="center"/>
        </w:trPr>
        <w:tc>
          <w:tcPr>
            <w:tcW w:w="666" w:type="pct"/>
            <w:vMerge w:val="restart"/>
            <w:vAlign w:val="center"/>
          </w:tcPr>
          <w:p w14:paraId="650FA14E" w14:textId="77777777" w:rsidR="00585DEB" w:rsidRPr="00585DEB" w:rsidRDefault="00585DEB" w:rsidP="00585DEB">
            <w:pPr>
              <w:jc w:val="left"/>
              <w:rPr>
                <w:rFonts w:ascii="Times New Roman" w:hAnsi="Times New Roman" w:cs="Times New Roman"/>
                <w:b/>
              </w:rPr>
            </w:pPr>
            <w:r w:rsidRPr="00585DEB">
              <w:rPr>
                <w:rFonts w:ascii="Times New Roman" w:hAnsi="Times New Roman" w:cs="Times New Roman"/>
                <w:b/>
              </w:rPr>
              <w:t>Source food sample</w:t>
            </w:r>
          </w:p>
        </w:tc>
        <w:tc>
          <w:tcPr>
            <w:tcW w:w="1180" w:type="pct"/>
            <w:vMerge w:val="restart"/>
            <w:vAlign w:val="center"/>
          </w:tcPr>
          <w:p w14:paraId="23AC0B4C" w14:textId="77777777" w:rsidR="00585DEB" w:rsidRPr="00585DEB" w:rsidRDefault="00585DEB" w:rsidP="00CC2E17">
            <w:pPr>
              <w:rPr>
                <w:rFonts w:ascii="Times New Roman" w:hAnsi="Times New Roman" w:cs="Times New Roman"/>
                <w:b/>
              </w:rPr>
            </w:pPr>
            <w:r w:rsidRPr="00585DEB">
              <w:rPr>
                <w:rFonts w:ascii="Times New Roman" w:hAnsi="Times New Roman" w:cs="Times New Roman"/>
                <w:b/>
              </w:rPr>
              <w:t>Characteristic of wastewater</w:t>
            </w:r>
          </w:p>
        </w:tc>
        <w:tc>
          <w:tcPr>
            <w:tcW w:w="1820" w:type="pct"/>
            <w:vMerge w:val="restart"/>
            <w:vAlign w:val="center"/>
          </w:tcPr>
          <w:p w14:paraId="1A3A33E9" w14:textId="77777777" w:rsidR="00585DEB" w:rsidRPr="00585DEB" w:rsidRDefault="00585DEB" w:rsidP="00CC2E17">
            <w:pPr>
              <w:rPr>
                <w:rFonts w:ascii="Times New Roman" w:hAnsi="Times New Roman" w:cs="Times New Roman"/>
                <w:b/>
              </w:rPr>
            </w:pPr>
            <w:r w:rsidRPr="00585DEB">
              <w:rPr>
                <w:rFonts w:ascii="Times New Roman" w:hAnsi="Times New Roman" w:cs="Times New Roman"/>
                <w:b/>
              </w:rPr>
              <w:t>Parameters</w:t>
            </w:r>
          </w:p>
        </w:tc>
        <w:tc>
          <w:tcPr>
            <w:tcW w:w="837" w:type="pct"/>
            <w:gridSpan w:val="2"/>
            <w:tcBorders>
              <w:bottom w:val="single" w:sz="4" w:space="0" w:color="auto"/>
            </w:tcBorders>
            <w:vAlign w:val="center"/>
          </w:tcPr>
          <w:p w14:paraId="45E62831" w14:textId="77777777" w:rsidR="00585DEB" w:rsidRPr="00585DEB" w:rsidRDefault="00585DEB" w:rsidP="00CC2E17">
            <w:pPr>
              <w:rPr>
                <w:rFonts w:ascii="Times New Roman" w:hAnsi="Times New Roman" w:cs="Times New Roman"/>
                <w:b/>
              </w:rPr>
            </w:pPr>
            <w:r w:rsidRPr="00585DEB">
              <w:rPr>
                <w:rFonts w:ascii="Times New Roman" w:hAnsi="Times New Roman" w:cs="Times New Roman"/>
                <w:b/>
              </w:rPr>
              <w:t>Removal percentage</w:t>
            </w:r>
          </w:p>
        </w:tc>
        <w:tc>
          <w:tcPr>
            <w:tcW w:w="465" w:type="pct"/>
            <w:vMerge w:val="restart"/>
            <w:vAlign w:val="center"/>
          </w:tcPr>
          <w:p w14:paraId="29A0C2A2" w14:textId="77777777" w:rsidR="00585DEB" w:rsidRPr="00585DEB" w:rsidRDefault="00585DEB" w:rsidP="00CC2E17">
            <w:pPr>
              <w:rPr>
                <w:rFonts w:ascii="Times New Roman" w:hAnsi="Times New Roman" w:cs="Times New Roman"/>
                <w:b/>
              </w:rPr>
            </w:pPr>
            <w:r w:rsidRPr="00585DEB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585DEB" w:rsidRPr="00585DEB" w14:paraId="0D9DEC83" w14:textId="77777777" w:rsidTr="00CC2E17">
        <w:trPr>
          <w:gridBefore w:val="1"/>
          <w:wBefore w:w="32" w:type="pct"/>
          <w:jc w:val="center"/>
        </w:trPr>
        <w:tc>
          <w:tcPr>
            <w:tcW w:w="666" w:type="pct"/>
            <w:vMerge/>
            <w:tcBorders>
              <w:bottom w:val="single" w:sz="4" w:space="0" w:color="auto"/>
            </w:tcBorders>
            <w:vAlign w:val="center"/>
          </w:tcPr>
          <w:p w14:paraId="14720586" w14:textId="77777777" w:rsidR="00585DEB" w:rsidRPr="00585DEB" w:rsidRDefault="00585DEB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80" w:type="pct"/>
            <w:vMerge/>
            <w:tcBorders>
              <w:bottom w:val="single" w:sz="4" w:space="0" w:color="auto"/>
            </w:tcBorders>
            <w:vAlign w:val="center"/>
          </w:tcPr>
          <w:p w14:paraId="754A9422" w14:textId="77777777" w:rsidR="00585DEB" w:rsidRPr="00585DEB" w:rsidRDefault="00585DEB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20" w:type="pct"/>
            <w:vMerge/>
            <w:tcBorders>
              <w:bottom w:val="single" w:sz="4" w:space="0" w:color="auto"/>
            </w:tcBorders>
            <w:vAlign w:val="center"/>
          </w:tcPr>
          <w:p w14:paraId="4921CDDE" w14:textId="77777777" w:rsidR="00585DEB" w:rsidRPr="00585DEB" w:rsidRDefault="00585DEB" w:rsidP="00CC2E1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4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E39EAF" w14:textId="77777777" w:rsidR="00585DEB" w:rsidRPr="00585DEB" w:rsidRDefault="00585DEB" w:rsidP="00CC2E1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85DEB">
              <w:rPr>
                <w:rFonts w:ascii="Times New Roman" w:hAnsi="Times New Roman" w:cs="Times New Roman"/>
                <w:b/>
              </w:rPr>
              <w:t>Oil</w:t>
            </w:r>
          </w:p>
        </w:tc>
        <w:tc>
          <w:tcPr>
            <w:tcW w:w="3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4B5BAB" w14:textId="77777777" w:rsidR="00585DEB" w:rsidRPr="00585DEB" w:rsidRDefault="00585DEB" w:rsidP="00CC2E1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85DEB">
              <w:rPr>
                <w:rFonts w:ascii="Times New Roman" w:hAnsi="Times New Roman" w:cs="Times New Roman"/>
                <w:b/>
              </w:rPr>
              <w:t>COD</w:t>
            </w:r>
          </w:p>
        </w:tc>
        <w:tc>
          <w:tcPr>
            <w:tcW w:w="465" w:type="pct"/>
            <w:vMerge/>
            <w:tcBorders>
              <w:bottom w:val="single" w:sz="4" w:space="0" w:color="auto"/>
            </w:tcBorders>
            <w:vAlign w:val="center"/>
          </w:tcPr>
          <w:p w14:paraId="11087C86" w14:textId="77777777" w:rsidR="00585DEB" w:rsidRPr="00585DEB" w:rsidRDefault="00585DEB" w:rsidP="00CC2E17">
            <w:pPr>
              <w:rPr>
                <w:rFonts w:ascii="Times New Roman" w:hAnsi="Times New Roman" w:cs="Times New Roman"/>
              </w:rPr>
            </w:pPr>
          </w:p>
        </w:tc>
      </w:tr>
      <w:tr w:rsidR="00585DEB" w:rsidRPr="00585DEB" w14:paraId="3F0FD68E" w14:textId="77777777" w:rsidTr="00CC2E17">
        <w:trPr>
          <w:gridBefore w:val="1"/>
          <w:wBefore w:w="32" w:type="pct"/>
          <w:jc w:val="center"/>
        </w:trPr>
        <w:tc>
          <w:tcPr>
            <w:tcW w:w="666" w:type="pct"/>
          </w:tcPr>
          <w:p w14:paraId="7E870A2B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Edible oil</w:t>
            </w:r>
          </w:p>
        </w:tc>
        <w:tc>
          <w:tcPr>
            <w:tcW w:w="1180" w:type="pct"/>
          </w:tcPr>
          <w:p w14:paraId="1D9E16BF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COD: 4000 mg/L</w:t>
            </w:r>
          </w:p>
        </w:tc>
        <w:tc>
          <w:tcPr>
            <w:tcW w:w="1820" w:type="pct"/>
            <w:vAlign w:val="center"/>
          </w:tcPr>
          <w:p w14:paraId="54DB726E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Electrode material: Stainless steel</w:t>
            </w:r>
          </w:p>
          <w:p w14:paraId="01C1C606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Time: 80 min</w:t>
            </w:r>
          </w:p>
          <w:p w14:paraId="01D6826A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pH: 7</w:t>
            </w:r>
          </w:p>
          <w:p w14:paraId="1D55D2C3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Supporting electrolyte: 150 mg/L</w:t>
            </w:r>
          </w:p>
          <w:p w14:paraId="00833A70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vertAlign w:val="superscript"/>
              </w:rPr>
            </w:pPr>
            <w:r w:rsidRPr="00585DEB">
              <w:rPr>
                <w:rFonts w:ascii="Times New Roman" w:hAnsi="Times New Roman" w:cs="Times New Roman"/>
              </w:rPr>
              <w:t>Electric applied: 41.1 A/m</w:t>
            </w:r>
            <w:r w:rsidRPr="00585DEB">
              <w:rPr>
                <w:rFonts w:ascii="Times New Roman" w:hAnsi="Times New Roman" w:cs="Times New Roman"/>
                <w:vertAlign w:val="superscript"/>
              </w:rPr>
              <w:t>2</w:t>
            </w:r>
          </w:p>
          <w:p w14:paraId="45657DFB" w14:textId="77777777" w:rsidR="00585DEB" w:rsidRPr="00585DEB" w:rsidRDefault="00585DEB" w:rsidP="00585DE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41" w:type="pct"/>
          </w:tcPr>
          <w:p w14:paraId="619ECEDD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97.71% (Fatty acid)</w:t>
            </w:r>
          </w:p>
        </w:tc>
        <w:tc>
          <w:tcPr>
            <w:tcW w:w="396" w:type="pct"/>
          </w:tcPr>
          <w:p w14:paraId="2472E0EF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94.6 ± 0.2%</w:t>
            </w:r>
          </w:p>
        </w:tc>
        <w:tc>
          <w:tcPr>
            <w:tcW w:w="465" w:type="pct"/>
          </w:tcPr>
          <w:p w14:paraId="662BF2D6" w14:textId="16F661AF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[</w:t>
            </w:r>
            <w:r w:rsidR="000C2370">
              <w:rPr>
                <w:rFonts w:ascii="Times New Roman" w:hAnsi="Times New Roman" w:cs="Times New Roman"/>
              </w:rPr>
              <w:t>20</w:t>
            </w:r>
            <w:r w:rsidRPr="00585DEB">
              <w:rPr>
                <w:rFonts w:ascii="Times New Roman" w:hAnsi="Times New Roman" w:cs="Times New Roman"/>
              </w:rPr>
              <w:t>]</w:t>
            </w:r>
          </w:p>
        </w:tc>
      </w:tr>
      <w:tr w:rsidR="00585DEB" w:rsidRPr="00585DEB" w14:paraId="6322B1E1" w14:textId="77777777" w:rsidTr="00CC2E17">
        <w:trPr>
          <w:jc w:val="center"/>
        </w:trPr>
        <w:tc>
          <w:tcPr>
            <w:tcW w:w="698" w:type="pct"/>
            <w:gridSpan w:val="2"/>
            <w:tcBorders>
              <w:top w:val="nil"/>
              <w:bottom w:val="nil"/>
            </w:tcBorders>
          </w:tcPr>
          <w:p w14:paraId="5DA6E51E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Slaughterhouse</w:t>
            </w:r>
          </w:p>
        </w:tc>
        <w:tc>
          <w:tcPr>
            <w:tcW w:w="1180" w:type="pct"/>
            <w:tcBorders>
              <w:top w:val="nil"/>
              <w:bottom w:val="nil"/>
            </w:tcBorders>
          </w:tcPr>
          <w:p w14:paraId="66B0A070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 xml:space="preserve">FOG: ~100 – 190 mg/L </w:t>
            </w:r>
          </w:p>
          <w:p w14:paraId="2107E226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COD: ~800 – 1050 mg/L</w:t>
            </w:r>
          </w:p>
        </w:tc>
        <w:tc>
          <w:tcPr>
            <w:tcW w:w="1820" w:type="pct"/>
            <w:tcBorders>
              <w:top w:val="nil"/>
              <w:bottom w:val="nil"/>
            </w:tcBorders>
            <w:vAlign w:val="center"/>
          </w:tcPr>
          <w:p w14:paraId="467B9024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Electrode material: Aluminium</w:t>
            </w:r>
          </w:p>
          <w:p w14:paraId="0D5581BC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 xml:space="preserve">Time: &gt; 5 min </w:t>
            </w:r>
          </w:p>
          <w:p w14:paraId="245EB5CE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vertAlign w:val="superscript"/>
              </w:rPr>
            </w:pPr>
            <w:r w:rsidRPr="00585DEB">
              <w:rPr>
                <w:rFonts w:ascii="Times New Roman" w:hAnsi="Times New Roman" w:cs="Times New Roman"/>
              </w:rPr>
              <w:t>Electric applied: ~ 30 A/m</w:t>
            </w:r>
            <w:r w:rsidRPr="00585DEB">
              <w:rPr>
                <w:rFonts w:ascii="Times New Roman" w:hAnsi="Times New Roman" w:cs="Times New Roman"/>
                <w:vertAlign w:val="superscript"/>
              </w:rPr>
              <w:t>2</w:t>
            </w:r>
          </w:p>
          <w:p w14:paraId="607175A1" w14:textId="77777777" w:rsidR="00585DEB" w:rsidRPr="00585DEB" w:rsidRDefault="00585DEB" w:rsidP="00585DE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41" w:type="pct"/>
            <w:tcBorders>
              <w:top w:val="nil"/>
              <w:bottom w:val="nil"/>
            </w:tcBorders>
          </w:tcPr>
          <w:p w14:paraId="7BBA7A80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396" w:type="pct"/>
            <w:tcBorders>
              <w:top w:val="nil"/>
              <w:bottom w:val="nil"/>
            </w:tcBorders>
          </w:tcPr>
          <w:p w14:paraId="3BFA789C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59%</w:t>
            </w:r>
          </w:p>
        </w:tc>
        <w:tc>
          <w:tcPr>
            <w:tcW w:w="465" w:type="pct"/>
            <w:tcBorders>
              <w:top w:val="nil"/>
              <w:bottom w:val="nil"/>
            </w:tcBorders>
          </w:tcPr>
          <w:p w14:paraId="12F1D91C" w14:textId="6855FED9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fldChar w:fldCharType="begin">
                <w:fldData xml:space="preserve">PEVuZE5vdGU+PENpdGU+PEF1dGhvcj5TYXJkYXJpPC9BdXRob3I+PFllYXI+MjAxODwvWWVhcj48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</w:fldData>
              </w:fldChar>
            </w:r>
            <w:r w:rsidRPr="00585DEB">
              <w:rPr>
                <w:rFonts w:ascii="Times New Roman" w:hAnsi="Times New Roman" w:cs="Times New Roman"/>
              </w:rPr>
              <w:instrText xml:space="preserve"> ADDIN EN.CITE </w:instrText>
            </w:r>
            <w:r w:rsidRPr="00585DEB">
              <w:rPr>
                <w:rFonts w:ascii="Times New Roman" w:hAnsi="Times New Roman" w:cs="Times New Roman"/>
              </w:rPr>
              <w:fldChar w:fldCharType="begin">
                <w:fldData xml:space="preserve">PEVuZE5vdGU+PENpdGU+PEF1dGhvcj5TYXJkYXJpPC9BdXRob3I+PFllYXI+MjAxODwvWWVhcj48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</w:fldData>
              </w:fldChar>
            </w:r>
            <w:r w:rsidRPr="00585DEB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585DEB">
              <w:rPr>
                <w:rFonts w:ascii="Times New Roman" w:hAnsi="Times New Roman" w:cs="Times New Roman"/>
              </w:rPr>
            </w:r>
            <w:r w:rsidRPr="00585DEB">
              <w:rPr>
                <w:rFonts w:ascii="Times New Roman" w:hAnsi="Times New Roman" w:cs="Times New Roman"/>
              </w:rPr>
              <w:fldChar w:fldCharType="end"/>
            </w:r>
            <w:r w:rsidRPr="00585DEB">
              <w:rPr>
                <w:rFonts w:ascii="Times New Roman" w:hAnsi="Times New Roman" w:cs="Times New Roman"/>
              </w:rPr>
            </w:r>
            <w:r w:rsidRPr="00585DEB">
              <w:rPr>
                <w:rFonts w:ascii="Times New Roman" w:hAnsi="Times New Roman" w:cs="Times New Roman"/>
              </w:rPr>
              <w:fldChar w:fldCharType="separate"/>
            </w:r>
            <w:r w:rsidRPr="00585DEB">
              <w:rPr>
                <w:rFonts w:ascii="Times New Roman" w:hAnsi="Times New Roman" w:cs="Times New Roman"/>
              </w:rPr>
              <w:t>[</w:t>
            </w:r>
            <w:r w:rsidR="000C2370">
              <w:rPr>
                <w:rFonts w:ascii="Times New Roman" w:hAnsi="Times New Roman" w:cs="Times New Roman"/>
              </w:rPr>
              <w:t>21</w:t>
            </w:r>
            <w:r w:rsidRPr="00585DEB">
              <w:rPr>
                <w:rFonts w:ascii="Times New Roman" w:hAnsi="Times New Roman" w:cs="Times New Roman"/>
              </w:rPr>
              <w:t>]</w:t>
            </w:r>
            <w:r w:rsidRPr="00585D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85DEB" w:rsidRPr="00585DEB" w14:paraId="0A5F50F9" w14:textId="77777777" w:rsidTr="00CC2E17">
        <w:trPr>
          <w:gridBefore w:val="1"/>
          <w:wBefore w:w="32" w:type="pct"/>
          <w:jc w:val="center"/>
        </w:trPr>
        <w:tc>
          <w:tcPr>
            <w:tcW w:w="666" w:type="pct"/>
            <w:tcBorders>
              <w:top w:val="nil"/>
              <w:bottom w:val="nil"/>
            </w:tcBorders>
          </w:tcPr>
          <w:p w14:paraId="450EF31C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Food industry</w:t>
            </w:r>
          </w:p>
        </w:tc>
        <w:tc>
          <w:tcPr>
            <w:tcW w:w="1180" w:type="pct"/>
            <w:tcBorders>
              <w:top w:val="nil"/>
              <w:bottom w:val="nil"/>
            </w:tcBorders>
          </w:tcPr>
          <w:p w14:paraId="69914200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COD: 17000 ± 550 mg/L</w:t>
            </w:r>
          </w:p>
          <w:p w14:paraId="049DE91F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Conductivity: 3.48 ± 0.02 mS/cm</w:t>
            </w:r>
          </w:p>
          <w:p w14:paraId="39050C0D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pH: 4.43 ± 0.08</w:t>
            </w:r>
          </w:p>
        </w:tc>
        <w:tc>
          <w:tcPr>
            <w:tcW w:w="1820" w:type="pct"/>
            <w:tcBorders>
              <w:top w:val="nil"/>
              <w:bottom w:val="nil"/>
            </w:tcBorders>
            <w:vAlign w:val="center"/>
          </w:tcPr>
          <w:p w14:paraId="11AC14A2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Electrode material: Iron</w:t>
            </w:r>
          </w:p>
          <w:p w14:paraId="11A05063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Time: 21.36 min</w:t>
            </w:r>
          </w:p>
          <w:p w14:paraId="4E38AF05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pH: 10.0</w:t>
            </w:r>
          </w:p>
          <w:p w14:paraId="6F9F3079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vertAlign w:val="superscript"/>
              </w:rPr>
            </w:pPr>
            <w:r w:rsidRPr="00585DEB">
              <w:rPr>
                <w:rFonts w:ascii="Times New Roman" w:hAnsi="Times New Roman" w:cs="Times New Roman"/>
              </w:rPr>
              <w:t>Electric applied: 860 A/m</w:t>
            </w:r>
            <w:r w:rsidRPr="00585DEB">
              <w:rPr>
                <w:rFonts w:ascii="Times New Roman" w:hAnsi="Times New Roman" w:cs="Times New Roman"/>
                <w:vertAlign w:val="superscript"/>
              </w:rPr>
              <w:t>2</w:t>
            </w:r>
          </w:p>
          <w:p w14:paraId="4913941B" w14:textId="77777777" w:rsidR="00585DEB" w:rsidRPr="00585DEB" w:rsidRDefault="00585DEB" w:rsidP="00585DE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41" w:type="pct"/>
            <w:tcBorders>
              <w:top w:val="nil"/>
              <w:bottom w:val="nil"/>
            </w:tcBorders>
          </w:tcPr>
          <w:p w14:paraId="0F25BD48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29.41%</w:t>
            </w:r>
          </w:p>
        </w:tc>
        <w:tc>
          <w:tcPr>
            <w:tcW w:w="396" w:type="pct"/>
            <w:tcBorders>
              <w:top w:val="nil"/>
              <w:bottom w:val="nil"/>
            </w:tcBorders>
          </w:tcPr>
          <w:p w14:paraId="35DB3518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fldChar w:fldCharType="begin"/>
            </w:r>
            <w:r w:rsidRPr="00585DEB">
              <w:rPr>
                <w:rFonts w:ascii="Times New Roman" w:hAnsi="Times New Roman" w:cs="Times New Roman"/>
              </w:rPr>
              <w:instrText xml:space="preserve"> ADDIN EN.CITE &lt;EndNote&gt;&lt;Cite&gt;&lt;Author&gt;Varank&lt;/Author&gt;&lt;Year&gt;2018&lt;/Year&gt;&lt;RecNum&gt;3154&lt;/RecNum&gt;&lt;DisplayText&gt;(Varank et al., 2018)&lt;/DisplayText&gt;&lt;record&gt;&lt;rec-number&gt;3154&lt;/rec-number&gt;&lt;foreign-keys&gt;&lt;key app="EN" db-id="z502txws5z259aea5e05taewrz5wzrfa92rr" timestamp="1683811014" guid="663d4512-98fe-4146-9697-1d6195f73c54"&gt;3154&lt;/key&gt;&lt;/foreign-keys&gt;&lt;ref-type name="Journal Article"&gt;17&lt;/ref-type&gt;&lt;contributors&gt;&lt;authors&gt;&lt;author&gt;Varank, Gamze&lt;/author&gt;&lt;author&gt;Yazici Guvenc, Senem&lt;/author&gt;&lt;author&gt;Demir, Ahmet&lt;/author&gt;&lt;/authors&gt;&lt;/contributors&gt;&lt;titles&gt;&lt;title&gt;A comparative study of electrocoagulation and electro-Fenton for food industry wastewater treatment: Multiple response optimization and cost analysis&lt;/title&gt;&lt;secondary-title&gt;Separation Science and Technology&lt;/secondary-title&gt;&lt;/titles&gt;&lt;periodical&gt;&lt;full-title&gt;Separation Science and Technology&lt;/full-title&gt;&lt;abbr-1&gt;Sep. Sci. Technol.&lt;/abbr-1&gt;&lt;abbr-2&gt;Sep Sci Technol&lt;/abbr-2&gt;&lt;/periodical&gt;&lt;pages&gt;2727-2740&lt;/pages&gt;&lt;volume&gt;53&lt;/volume&gt;&lt;number&gt;17&lt;/number&gt;&lt;dates&gt;&lt;year&gt;2018&lt;/year&gt;&lt;/dates&gt;&lt;isbn&gt;0149-6395&lt;/isbn&gt;&lt;urls&gt;&lt;/urls&gt;&lt;electronic-resource-num&gt;10.1080/01496395.2018.1470643&lt;/electronic-resource-num&gt;&lt;/record&gt;&lt;/Cite&gt;&lt;/EndNote&gt;</w:instrText>
            </w:r>
            <w:r w:rsidRPr="00585DEB">
              <w:rPr>
                <w:rFonts w:ascii="Times New Roman" w:hAnsi="Times New Roman" w:cs="Times New Roman"/>
              </w:rPr>
              <w:fldChar w:fldCharType="separate"/>
            </w:r>
            <w:r w:rsidRPr="00585DEB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65" w:type="pct"/>
            <w:tcBorders>
              <w:top w:val="nil"/>
              <w:bottom w:val="nil"/>
            </w:tcBorders>
          </w:tcPr>
          <w:p w14:paraId="3590AD91" w14:textId="4C9ECFCA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[</w:t>
            </w:r>
            <w:r w:rsidR="000C2370">
              <w:rPr>
                <w:rFonts w:ascii="Times New Roman" w:hAnsi="Times New Roman" w:cs="Times New Roman"/>
              </w:rPr>
              <w:t>22</w:t>
            </w:r>
            <w:r w:rsidRPr="00585DEB">
              <w:rPr>
                <w:rFonts w:ascii="Times New Roman" w:hAnsi="Times New Roman" w:cs="Times New Roman"/>
              </w:rPr>
              <w:t>]</w:t>
            </w:r>
          </w:p>
        </w:tc>
      </w:tr>
      <w:tr w:rsidR="00585DEB" w:rsidRPr="00585DEB" w14:paraId="587EC827" w14:textId="77777777" w:rsidTr="00CC2E17">
        <w:trPr>
          <w:gridBefore w:val="1"/>
          <w:wBefore w:w="32" w:type="pct"/>
          <w:jc w:val="center"/>
        </w:trPr>
        <w:tc>
          <w:tcPr>
            <w:tcW w:w="666" w:type="pct"/>
            <w:tcBorders>
              <w:top w:val="nil"/>
              <w:bottom w:val="single" w:sz="4" w:space="0" w:color="auto"/>
            </w:tcBorders>
          </w:tcPr>
          <w:p w14:paraId="05B203E7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Potato processing industry</w:t>
            </w:r>
          </w:p>
        </w:tc>
        <w:tc>
          <w:tcPr>
            <w:tcW w:w="1180" w:type="pct"/>
            <w:tcBorders>
              <w:top w:val="nil"/>
              <w:bottom w:val="single" w:sz="4" w:space="0" w:color="auto"/>
            </w:tcBorders>
          </w:tcPr>
          <w:p w14:paraId="194C652D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COD: 500 mg/L</w:t>
            </w:r>
          </w:p>
          <w:p w14:paraId="22D221ED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Conductivity: 3.40 mS/cm</w:t>
            </w:r>
          </w:p>
          <w:p w14:paraId="726C4BE0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pH: 7.8</w:t>
            </w:r>
          </w:p>
        </w:tc>
        <w:tc>
          <w:tcPr>
            <w:tcW w:w="1820" w:type="pct"/>
            <w:tcBorders>
              <w:top w:val="nil"/>
              <w:bottom w:val="single" w:sz="4" w:space="0" w:color="auto"/>
            </w:tcBorders>
            <w:vAlign w:val="center"/>
          </w:tcPr>
          <w:p w14:paraId="3FA7B4DB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Electrode material: Aluminium</w:t>
            </w:r>
          </w:p>
          <w:p w14:paraId="1FD1FF5E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Time: 20 min</w:t>
            </w:r>
          </w:p>
          <w:p w14:paraId="563E6967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pH: 7.8</w:t>
            </w:r>
          </w:p>
          <w:p w14:paraId="335E6D5C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Electric applied: 15 A/m</w:t>
            </w:r>
            <w:r w:rsidRPr="00585DEB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441" w:type="pct"/>
            <w:tcBorders>
              <w:top w:val="nil"/>
              <w:bottom w:val="single" w:sz="4" w:space="0" w:color="auto"/>
            </w:tcBorders>
          </w:tcPr>
          <w:p w14:paraId="48962D33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70%</w:t>
            </w:r>
          </w:p>
        </w:tc>
        <w:tc>
          <w:tcPr>
            <w:tcW w:w="396" w:type="pct"/>
            <w:tcBorders>
              <w:top w:val="nil"/>
              <w:bottom w:val="single" w:sz="4" w:space="0" w:color="auto"/>
            </w:tcBorders>
          </w:tcPr>
          <w:p w14:paraId="4450E202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fldChar w:fldCharType="begin"/>
            </w:r>
            <w:r w:rsidRPr="00585DEB">
              <w:rPr>
                <w:rFonts w:ascii="Times New Roman" w:hAnsi="Times New Roman" w:cs="Times New Roman"/>
              </w:rPr>
              <w:instrText xml:space="preserve"> ADDIN EN.CITE &lt;EndNote&gt;&lt;Cite&gt;&lt;Author&gt;Velİ&lt;/Author&gt;&lt;Year&gt;2018&lt;/Year&gt;&lt;RecNum&gt;1039&lt;/RecNum&gt;&lt;DisplayText&gt;(Velİ et al., 2018)&lt;/DisplayText&gt;&lt;record&gt;&lt;rec-number&gt;1039&lt;/rec-number&gt;&lt;foreign-keys&gt;&lt;key app="EN" db-id="z502txws5z259aea5e05taewrz5wzrfa92rr" timestamp="1620492237" guid="bccb467b-0497-4c44-ba2d-f92fc25e8d22"&gt;1039&lt;/key&gt;&lt;/foreign-keys&gt;&lt;ref-type name="Journal Article"&gt;17&lt;/ref-type&gt;&lt;contributors&gt;&lt;authors&gt;&lt;author&gt;Velİ, SEVİL&lt;/author&gt;&lt;author&gt;Özbay, İSMAİL&lt;/author&gt;&lt;author&gt;Özbay, BİLGE&lt;/author&gt;&lt;author&gt;Arslan, AYLA&lt;/author&gt;&lt;author&gt;Çebİ, E&lt;/author&gt;&lt;/authors&gt;&lt;/contributors&gt;&lt;titles&gt;&lt;title&gt;Optimization of process variables for treatment of food industry effluents by electrocoagulation&lt;/title&gt;&lt;secondary-title&gt;Global Nest Journal&lt;/secondary-title&gt;&lt;/titles&gt;&lt;pages&gt;551-557&lt;/pages&gt;&lt;volume&gt;20&lt;/volume&gt;&lt;number&gt;3&lt;/number&gt;&lt;dates&gt;&lt;year&gt;2018&lt;/year&gt;&lt;/dates&gt;&lt;isbn&gt;1790-7632&lt;/isbn&gt;&lt;urls&gt;&lt;/urls&gt;&lt;electronic-resource-num&gt;10.30955/gnj.002640&lt;/electronic-resource-num&gt;&lt;/record&gt;&lt;/Cite&gt;&lt;/EndNote&gt;</w:instrText>
            </w:r>
            <w:r w:rsidRPr="00585DEB">
              <w:rPr>
                <w:rFonts w:ascii="Times New Roman" w:hAnsi="Times New Roman" w:cs="Times New Roman"/>
              </w:rPr>
              <w:fldChar w:fldCharType="separate"/>
            </w:r>
            <w:r w:rsidRPr="00585DEB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</w:tcPr>
          <w:p w14:paraId="6DFB3074" w14:textId="67A36872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85DEB">
              <w:rPr>
                <w:rFonts w:ascii="Times New Roman" w:hAnsi="Times New Roman" w:cs="Times New Roman"/>
              </w:rPr>
              <w:t>[</w:t>
            </w:r>
            <w:r w:rsidR="000C2370">
              <w:rPr>
                <w:rFonts w:ascii="Times New Roman" w:hAnsi="Times New Roman" w:cs="Times New Roman"/>
              </w:rPr>
              <w:t>23</w:t>
            </w:r>
            <w:r w:rsidRPr="00585DEB">
              <w:rPr>
                <w:rFonts w:ascii="Times New Roman" w:hAnsi="Times New Roman" w:cs="Times New Roman"/>
              </w:rPr>
              <w:t>]</w:t>
            </w:r>
          </w:p>
        </w:tc>
      </w:tr>
    </w:tbl>
    <w:p w14:paraId="12D15D4F" w14:textId="77777777" w:rsidR="00585DEB" w:rsidRPr="00CC2E17" w:rsidRDefault="00585DEB" w:rsidP="00585DEB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, fats, oils and grease (FOG)</w:t>
      </w:r>
    </w:p>
    <w:p w14:paraId="2DB2162C" w14:textId="77777777" w:rsidR="00B2520F" w:rsidRPr="00CC2E17" w:rsidRDefault="00B2520F" w:rsidP="00B2520F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</w:p>
    <w:p w14:paraId="4FD5A825" w14:textId="77777777" w:rsidR="00B2520F" w:rsidRDefault="00B2520F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34CC10D8" w14:textId="561C5E09" w:rsidR="00585DEB" w:rsidRPr="00585DEB" w:rsidRDefault="00585DEB" w:rsidP="00585DEB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585DEB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Table 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585DEB">
        <w:rPr>
          <w:rFonts w:ascii="Times New Roman" w:hAnsi="Times New Roman" w:cs="Times New Roman"/>
          <w:sz w:val="24"/>
          <w:szCs w:val="24"/>
          <w:lang w:val="en-GB"/>
        </w:rPr>
        <w:t>1</w:t>
      </w:r>
      <w:r w:rsidRPr="00585DEB">
        <w:rPr>
          <w:rFonts w:ascii="Times New Roman" w:hAnsi="Times New Roman" w:cs="Times New Roman"/>
          <w:sz w:val="24"/>
          <w:szCs w:val="24"/>
          <w:lang w:val="en-GB"/>
        </w:rPr>
        <w:tab/>
        <w:t xml:space="preserve"> Application of electrocoagulation technology in food wastewater treatment (continued)</w:t>
      </w:r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1441"/>
        <w:gridCol w:w="60"/>
        <w:gridCol w:w="112"/>
        <w:gridCol w:w="3783"/>
        <w:gridCol w:w="8"/>
        <w:gridCol w:w="4723"/>
        <w:gridCol w:w="11"/>
        <w:gridCol w:w="1239"/>
        <w:gridCol w:w="53"/>
        <w:gridCol w:w="50"/>
        <w:gridCol w:w="1150"/>
        <w:gridCol w:w="61"/>
        <w:gridCol w:w="8"/>
        <w:gridCol w:w="1259"/>
      </w:tblGrid>
      <w:tr w:rsidR="00585DEB" w:rsidRPr="00585DEB" w14:paraId="542F10BC" w14:textId="77777777" w:rsidTr="00CC2E17">
        <w:trPr>
          <w:jc w:val="center"/>
        </w:trPr>
        <w:tc>
          <w:tcPr>
            <w:tcW w:w="537" w:type="pct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AEEE9C" w14:textId="77777777" w:rsidR="00585DEB" w:rsidRPr="00585DEB" w:rsidRDefault="00585DEB" w:rsidP="00585DEB">
            <w:pPr>
              <w:jc w:val="lef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Source food sample</w:t>
            </w:r>
          </w:p>
        </w:tc>
        <w:tc>
          <w:tcPr>
            <w:tcW w:w="1395" w:type="pct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049CBB" w14:textId="77777777" w:rsidR="00585DEB" w:rsidRPr="00585DEB" w:rsidRDefault="00585DEB" w:rsidP="00585DEB">
            <w:pP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Characteristic of wastewater</w:t>
            </w:r>
          </w:p>
        </w:tc>
        <w:tc>
          <w:tcPr>
            <w:tcW w:w="1695" w:type="pct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FD8568" w14:textId="77777777" w:rsidR="00585DEB" w:rsidRPr="00585DEB" w:rsidRDefault="00585DEB" w:rsidP="00585DEB">
            <w:pP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Parameters</w:t>
            </w:r>
          </w:p>
        </w:tc>
        <w:tc>
          <w:tcPr>
            <w:tcW w:w="897" w:type="pct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F3A799" w14:textId="77777777" w:rsidR="00585DEB" w:rsidRPr="00585DEB" w:rsidRDefault="00585DEB" w:rsidP="00585DEB">
            <w:pP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Removal percentage</w:t>
            </w:r>
          </w:p>
        </w:tc>
        <w:tc>
          <w:tcPr>
            <w:tcW w:w="476" w:type="pct"/>
            <w:gridSpan w:val="3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7150A1" w14:textId="77777777" w:rsidR="00585DEB" w:rsidRPr="00585DEB" w:rsidRDefault="00585DEB" w:rsidP="00585DEB">
            <w:pP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Reference</w:t>
            </w:r>
          </w:p>
        </w:tc>
      </w:tr>
      <w:tr w:rsidR="00585DEB" w:rsidRPr="00585DEB" w14:paraId="7342934C" w14:textId="77777777" w:rsidTr="00CC2E17">
        <w:trPr>
          <w:jc w:val="center"/>
        </w:trPr>
        <w:tc>
          <w:tcPr>
            <w:tcW w:w="537" w:type="pct"/>
            <w:gridSpan w:val="2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A1CF2B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95" w:type="pct"/>
            <w:gridSpan w:val="2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957A6A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695" w:type="pct"/>
            <w:gridSpan w:val="2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860D86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48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C19F6E" w14:textId="77777777" w:rsidR="00585DEB" w:rsidRPr="00585DEB" w:rsidRDefault="00585DEB" w:rsidP="00585DEB">
            <w:pP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Oil</w:t>
            </w:r>
          </w:p>
        </w:tc>
        <w:tc>
          <w:tcPr>
            <w:tcW w:w="449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0DF8F4" w14:textId="77777777" w:rsidR="00585DEB" w:rsidRPr="00585DEB" w:rsidRDefault="00585DEB" w:rsidP="00585DEB">
            <w:pP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COD</w:t>
            </w:r>
          </w:p>
        </w:tc>
        <w:tc>
          <w:tcPr>
            <w:tcW w:w="476" w:type="pct"/>
            <w:gridSpan w:val="3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14991C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585DEB" w:rsidRPr="00585DEB" w14:paraId="32C95F8C" w14:textId="77777777" w:rsidTr="00CC2E17">
        <w:trPr>
          <w:jc w:val="center"/>
        </w:trPr>
        <w:tc>
          <w:tcPr>
            <w:tcW w:w="537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14:paraId="5C19B96D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Vinegar industry</w:t>
            </w:r>
          </w:p>
        </w:tc>
        <w:tc>
          <w:tcPr>
            <w:tcW w:w="1395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14:paraId="61EB7D50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OD: 10000 mg/L</w:t>
            </w:r>
          </w:p>
          <w:p w14:paraId="2233436D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onductivity: 2.00 mS/cm</w:t>
            </w:r>
          </w:p>
          <w:p w14:paraId="23AE6C83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H: 4.00</w:t>
            </w:r>
          </w:p>
        </w:tc>
        <w:tc>
          <w:tcPr>
            <w:tcW w:w="1695" w:type="pct"/>
            <w:gridSpan w:val="2"/>
            <w:tcBorders>
              <w:top w:val="single" w:sz="4" w:space="0" w:color="auto"/>
            </w:tcBorders>
            <w:vAlign w:val="center"/>
          </w:tcPr>
          <w:p w14:paraId="7585B51A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lectrode material: Iron</w:t>
            </w:r>
          </w:p>
          <w:p w14:paraId="2581ACA5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ime: 75 min</w:t>
            </w:r>
          </w:p>
          <w:p w14:paraId="7AC8F5B4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H: 9</w:t>
            </w:r>
          </w:p>
          <w:p w14:paraId="0A86EA56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lectric applied: 225 A/m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>2</w:t>
            </w:r>
          </w:p>
          <w:p w14:paraId="74D8A71A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48" w:type="pct"/>
            <w:gridSpan w:val="2"/>
            <w:tcBorders>
              <w:top w:val="single" w:sz="4" w:space="0" w:color="auto"/>
            </w:tcBorders>
            <w:vAlign w:val="center"/>
          </w:tcPr>
          <w:p w14:paraId="368F83B0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49" w:type="pct"/>
            <w:gridSpan w:val="3"/>
            <w:tcBorders>
              <w:top w:val="single" w:sz="4" w:space="0" w:color="auto"/>
            </w:tcBorders>
          </w:tcPr>
          <w:p w14:paraId="3ABBB880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3.58%</w:t>
            </w:r>
          </w:p>
        </w:tc>
        <w:tc>
          <w:tcPr>
            <w:tcW w:w="476" w:type="pct"/>
            <w:gridSpan w:val="3"/>
            <w:tcBorders>
              <w:top w:val="nil"/>
            </w:tcBorders>
          </w:tcPr>
          <w:p w14:paraId="4EA1DDDE" w14:textId="1E91F95A" w:rsidR="00585DEB" w:rsidRPr="00585DEB" w:rsidRDefault="00585DEB" w:rsidP="00170D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4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585DEB" w:rsidRPr="00585DEB" w14:paraId="107F79E6" w14:textId="77777777" w:rsidTr="00CC2E17">
        <w:trPr>
          <w:jc w:val="center"/>
        </w:trPr>
        <w:tc>
          <w:tcPr>
            <w:tcW w:w="537" w:type="pct"/>
            <w:gridSpan w:val="2"/>
            <w:vMerge/>
            <w:vAlign w:val="center"/>
          </w:tcPr>
          <w:p w14:paraId="726345CA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95" w:type="pct"/>
            <w:gridSpan w:val="2"/>
            <w:vMerge/>
            <w:vAlign w:val="center"/>
          </w:tcPr>
          <w:p w14:paraId="65793E9B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695" w:type="pct"/>
            <w:gridSpan w:val="2"/>
            <w:vAlign w:val="center"/>
          </w:tcPr>
          <w:p w14:paraId="7763B39F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lectrode material: Aluminium</w:t>
            </w:r>
          </w:p>
          <w:p w14:paraId="46EEC981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ime: 30 min</w:t>
            </w:r>
          </w:p>
          <w:p w14:paraId="51B545AF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H: 4</w:t>
            </w:r>
          </w:p>
          <w:p w14:paraId="323F3307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lectric applied: 200 A/m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>2</w:t>
            </w:r>
          </w:p>
          <w:p w14:paraId="3D954EF6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48" w:type="pct"/>
            <w:gridSpan w:val="2"/>
            <w:vAlign w:val="center"/>
          </w:tcPr>
          <w:p w14:paraId="24030EC8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49" w:type="pct"/>
            <w:gridSpan w:val="3"/>
          </w:tcPr>
          <w:p w14:paraId="245AD936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0.91%</w:t>
            </w:r>
          </w:p>
        </w:tc>
        <w:tc>
          <w:tcPr>
            <w:tcW w:w="476" w:type="pct"/>
            <w:gridSpan w:val="3"/>
          </w:tcPr>
          <w:p w14:paraId="4C4BBC31" w14:textId="17FEE006" w:rsidR="00585DEB" w:rsidRPr="00585DEB" w:rsidRDefault="00585DEB" w:rsidP="00170D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4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585DEB" w:rsidRPr="00585DEB" w14:paraId="40EA10F3" w14:textId="77777777" w:rsidTr="00CC2E17">
        <w:trPr>
          <w:jc w:val="center"/>
        </w:trPr>
        <w:tc>
          <w:tcPr>
            <w:tcW w:w="516" w:type="pct"/>
          </w:tcPr>
          <w:p w14:paraId="057414B8" w14:textId="77777777" w:rsidR="00585DEB" w:rsidRPr="00585DEB" w:rsidRDefault="00585DEB" w:rsidP="00585DEB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live oil extraction industry</w:t>
            </w:r>
          </w:p>
        </w:tc>
        <w:tc>
          <w:tcPr>
            <w:tcW w:w="1419" w:type="pct"/>
            <w:gridSpan w:val="4"/>
          </w:tcPr>
          <w:p w14:paraId="514B981B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OD: 20124 ± 72.6 mg/L</w:t>
            </w:r>
          </w:p>
          <w:p w14:paraId="5C1725AA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onductivity: 162.80 ± 2.31 mS/cm</w:t>
            </w:r>
          </w:p>
          <w:p w14:paraId="7F0CCD23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H: 4.40 ± 0.04</w:t>
            </w:r>
          </w:p>
        </w:tc>
        <w:tc>
          <w:tcPr>
            <w:tcW w:w="2159" w:type="pct"/>
            <w:gridSpan w:val="4"/>
            <w:vAlign w:val="center"/>
          </w:tcPr>
          <w:p w14:paraId="2926A483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lectrode material: Aluminium</w:t>
            </w:r>
          </w:p>
          <w:p w14:paraId="4A82058A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ime: 60 min</w:t>
            </w:r>
          </w:p>
          <w:p w14:paraId="791B51B3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H: 4.40 ± 0.05</w:t>
            </w:r>
          </w:p>
          <w:p w14:paraId="281A46AD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upporting electrolyte:</w:t>
            </w:r>
          </w:p>
          <w:p w14:paraId="13161E10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lectric applied: 150 A/m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>2</w:t>
            </w:r>
          </w:p>
          <w:p w14:paraId="528BFCAA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52" w:type="pct"/>
            <w:gridSpan w:val="3"/>
          </w:tcPr>
          <w:p w14:paraId="5F68F014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1.90 ± 2.71%</w:t>
            </w:r>
          </w:p>
        </w:tc>
        <w:tc>
          <w:tcPr>
            <w:tcW w:w="454" w:type="pct"/>
            <w:gridSpan w:val="2"/>
          </w:tcPr>
          <w:p w14:paraId="57CF25CD" w14:textId="27DECAF2" w:rsidR="00585DEB" w:rsidRPr="00585DEB" w:rsidRDefault="00585DEB" w:rsidP="00170D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585DEB" w:rsidRPr="00585DEB" w14:paraId="324248E0" w14:textId="77777777" w:rsidTr="00CC2E17">
        <w:tblPrEx>
          <w:tblBorders>
            <w:bottom w:val="single" w:sz="4" w:space="0" w:color="auto"/>
          </w:tblBorders>
        </w:tblPrEx>
        <w:trPr>
          <w:jc w:val="center"/>
        </w:trPr>
        <w:tc>
          <w:tcPr>
            <w:tcW w:w="577" w:type="pct"/>
            <w:gridSpan w:val="3"/>
          </w:tcPr>
          <w:p w14:paraId="6E990E32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staurant</w:t>
            </w:r>
          </w:p>
        </w:tc>
        <w:tc>
          <w:tcPr>
            <w:tcW w:w="1342" w:type="pct"/>
            <w:gridSpan w:val="2"/>
          </w:tcPr>
          <w:p w14:paraId="00C27ECB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1696" w:type="pct"/>
            <w:gridSpan w:val="2"/>
            <w:vAlign w:val="center"/>
          </w:tcPr>
          <w:p w14:paraId="4086D124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lectrode material: Carbon</w:t>
            </w:r>
          </w:p>
          <w:p w14:paraId="0F12300B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ime: 90 min</w:t>
            </w:r>
          </w:p>
          <w:p w14:paraId="47C9CC65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lectric applied: 1 A</w:t>
            </w:r>
          </w:p>
        </w:tc>
        <w:tc>
          <w:tcPr>
            <w:tcW w:w="481" w:type="pct"/>
            <w:gridSpan w:val="3"/>
            <w:vAlign w:val="center"/>
          </w:tcPr>
          <w:p w14:paraId="23B31396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37" w:type="pct"/>
            <w:gridSpan w:val="3"/>
          </w:tcPr>
          <w:p w14:paraId="2803339E" w14:textId="77777777" w:rsidR="00585DEB" w:rsidRPr="00585DEB" w:rsidRDefault="00585DEB" w:rsidP="00585DE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0.7%</w:t>
            </w:r>
          </w:p>
        </w:tc>
        <w:tc>
          <w:tcPr>
            <w:tcW w:w="467" w:type="pct"/>
          </w:tcPr>
          <w:p w14:paraId="1DDFEAE0" w14:textId="34CE9346" w:rsidR="00585DEB" w:rsidRPr="00585DEB" w:rsidRDefault="00585DEB" w:rsidP="00170D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6</w:t>
            </w:r>
            <w:r w:rsidRPr="00585DE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</w:tbl>
    <w:p w14:paraId="33F28760" w14:textId="77777777" w:rsidR="00585DEB" w:rsidRPr="00585DEB" w:rsidRDefault="00585DEB" w:rsidP="00585DEB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585DEB">
        <w:rPr>
          <w:rFonts w:ascii="Times New Roman" w:hAnsi="Times New Roman" w:cs="Times New Roman"/>
          <w:sz w:val="24"/>
          <w:szCs w:val="24"/>
          <w:lang w:val="en-GB"/>
        </w:rPr>
        <w:t>*Chemical oxygen demand (COD)</w:t>
      </w:r>
    </w:p>
    <w:p w14:paraId="31111792" w14:textId="632BDF3A" w:rsidR="00585DEB" w:rsidRPr="00CC2E17" w:rsidRDefault="00585DEB" w:rsidP="00975FAB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lastRenderedPageBreak/>
        <w:t xml:space="preserve">Table </w:t>
      </w:r>
      <w:r w:rsidR="00975FAB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 xml:space="preserve"> Application of electrocoagulation technology in food wastewater treatment (continued)</w:t>
      </w:r>
    </w:p>
    <w:tbl>
      <w:tblPr>
        <w:tblStyle w:val="TableGrid9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55"/>
        <w:gridCol w:w="3618"/>
        <w:gridCol w:w="3964"/>
        <w:gridCol w:w="1496"/>
        <w:gridCol w:w="1496"/>
        <w:gridCol w:w="1329"/>
      </w:tblGrid>
      <w:tr w:rsidR="00585DEB" w:rsidRPr="00585DEB" w14:paraId="3DA8937F" w14:textId="77777777" w:rsidTr="00CC2E17">
        <w:trPr>
          <w:jc w:val="center"/>
        </w:trPr>
        <w:tc>
          <w:tcPr>
            <w:tcW w:w="736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77C21CC5" w14:textId="77777777" w:rsidR="00585DEB" w:rsidRPr="00585DEB" w:rsidRDefault="00585DEB" w:rsidP="00585DEB">
            <w:pPr>
              <w:jc w:val="left"/>
              <w:rPr>
                <w:rFonts w:ascii="Times New Roman" w:hAnsi="Times New Roman" w:cs="Times New Roman"/>
                <w:b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b/>
                <w:sz w:val="23"/>
                <w:szCs w:val="23"/>
              </w:rPr>
              <w:t>Source food sample</w:t>
            </w:r>
          </w:p>
        </w:tc>
        <w:tc>
          <w:tcPr>
            <w:tcW w:w="1296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6CD69E82" w14:textId="77777777" w:rsidR="00585DEB" w:rsidRPr="00585DEB" w:rsidRDefault="00585DEB" w:rsidP="00CC2E17">
            <w:pPr>
              <w:rPr>
                <w:rFonts w:ascii="Times New Roman" w:hAnsi="Times New Roman" w:cs="Times New Roman"/>
                <w:b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b/>
                <w:sz w:val="23"/>
                <w:szCs w:val="23"/>
              </w:rPr>
              <w:t>Characteristic of wastewater</w:t>
            </w:r>
          </w:p>
        </w:tc>
        <w:tc>
          <w:tcPr>
            <w:tcW w:w="1420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008BE5A1" w14:textId="77777777" w:rsidR="00585DEB" w:rsidRPr="00585DEB" w:rsidRDefault="00585DEB" w:rsidP="00CC2E17">
            <w:pPr>
              <w:rPr>
                <w:rFonts w:ascii="Times New Roman" w:hAnsi="Times New Roman" w:cs="Times New Roman"/>
                <w:b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b/>
                <w:sz w:val="23"/>
                <w:szCs w:val="23"/>
              </w:rPr>
              <w:t>Parameters</w:t>
            </w:r>
          </w:p>
        </w:tc>
        <w:tc>
          <w:tcPr>
            <w:tcW w:w="1072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F50378" w14:textId="77777777" w:rsidR="00585DEB" w:rsidRPr="00585DEB" w:rsidRDefault="00585DEB" w:rsidP="00CC2E17">
            <w:pPr>
              <w:jc w:val="center"/>
              <w:rPr>
                <w:rFonts w:ascii="Times New Roman" w:hAnsi="Times New Roman" w:cs="Times New Roman"/>
                <w:b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b/>
                <w:sz w:val="23"/>
                <w:szCs w:val="23"/>
              </w:rPr>
              <w:t>Removal percentage</w:t>
            </w:r>
          </w:p>
        </w:tc>
        <w:tc>
          <w:tcPr>
            <w:tcW w:w="476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7F92CBFD" w14:textId="77777777" w:rsidR="00585DEB" w:rsidRPr="00585DEB" w:rsidRDefault="00585DEB" w:rsidP="00CC2E17">
            <w:pPr>
              <w:rPr>
                <w:rFonts w:ascii="Times New Roman" w:hAnsi="Times New Roman" w:cs="Times New Roman"/>
                <w:b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b/>
                <w:sz w:val="23"/>
                <w:szCs w:val="23"/>
              </w:rPr>
              <w:t>Reference</w:t>
            </w:r>
          </w:p>
        </w:tc>
      </w:tr>
      <w:tr w:rsidR="00585DEB" w:rsidRPr="00585DEB" w14:paraId="09EABFB4" w14:textId="77777777" w:rsidTr="00CC2E17">
        <w:trPr>
          <w:jc w:val="center"/>
        </w:trPr>
        <w:tc>
          <w:tcPr>
            <w:tcW w:w="736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072F44A2" w14:textId="77777777" w:rsidR="00585DEB" w:rsidRPr="00585DEB" w:rsidRDefault="00585DEB" w:rsidP="00CC2E17">
            <w:pPr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  <w:tc>
          <w:tcPr>
            <w:tcW w:w="1296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3B68B7FE" w14:textId="77777777" w:rsidR="00585DEB" w:rsidRPr="00585DEB" w:rsidRDefault="00585DEB" w:rsidP="00CC2E17">
            <w:pPr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  <w:tc>
          <w:tcPr>
            <w:tcW w:w="1420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3B676D81" w14:textId="77777777" w:rsidR="00585DEB" w:rsidRPr="00585DEB" w:rsidRDefault="00585DEB" w:rsidP="00CC2E17">
            <w:pPr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  <w:tc>
          <w:tcPr>
            <w:tcW w:w="53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E0CCBA" w14:textId="77777777" w:rsidR="00585DEB" w:rsidRPr="00585DEB" w:rsidRDefault="00585DEB" w:rsidP="00CC2E17">
            <w:pPr>
              <w:jc w:val="center"/>
              <w:rPr>
                <w:rFonts w:ascii="Times New Roman" w:hAnsi="Times New Roman" w:cs="Times New Roman"/>
                <w:b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b/>
                <w:sz w:val="23"/>
                <w:szCs w:val="23"/>
              </w:rPr>
              <w:t>Oil</w:t>
            </w:r>
          </w:p>
        </w:tc>
        <w:tc>
          <w:tcPr>
            <w:tcW w:w="53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1AAD67" w14:textId="77777777" w:rsidR="00585DEB" w:rsidRPr="00585DEB" w:rsidRDefault="00585DEB" w:rsidP="00CC2E17">
            <w:pPr>
              <w:jc w:val="center"/>
              <w:rPr>
                <w:rFonts w:ascii="Times New Roman" w:hAnsi="Times New Roman" w:cs="Times New Roman"/>
                <w:b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b/>
                <w:sz w:val="23"/>
                <w:szCs w:val="23"/>
              </w:rPr>
              <w:t>COD</w:t>
            </w:r>
          </w:p>
        </w:tc>
        <w:tc>
          <w:tcPr>
            <w:tcW w:w="476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6A7AF3E0" w14:textId="77777777" w:rsidR="00585DEB" w:rsidRPr="00585DEB" w:rsidRDefault="00585DEB" w:rsidP="00CC2E17">
            <w:pPr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</w:tr>
      <w:tr w:rsidR="00585DEB" w:rsidRPr="00585DEB" w14:paraId="333456BC" w14:textId="77777777" w:rsidTr="00CC2E17">
        <w:trPr>
          <w:jc w:val="center"/>
        </w:trPr>
        <w:tc>
          <w:tcPr>
            <w:tcW w:w="736" w:type="pct"/>
            <w:tcBorders>
              <w:top w:val="single" w:sz="4" w:space="0" w:color="auto"/>
              <w:bottom w:val="nil"/>
            </w:tcBorders>
          </w:tcPr>
          <w:p w14:paraId="0DC92261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Abo-Saleh Restaurant</w:t>
            </w:r>
          </w:p>
        </w:tc>
        <w:tc>
          <w:tcPr>
            <w:tcW w:w="1296" w:type="pct"/>
            <w:tcBorders>
              <w:top w:val="single" w:sz="4" w:space="0" w:color="auto"/>
              <w:bottom w:val="nil"/>
            </w:tcBorders>
          </w:tcPr>
          <w:p w14:paraId="78388960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O&amp;G: 264 mg/L</w:t>
            </w:r>
          </w:p>
          <w:p w14:paraId="2BFB132D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COD: 15120 mg/L</w:t>
            </w:r>
          </w:p>
          <w:p w14:paraId="5A1B5D05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 xml:space="preserve">Conductivity: 765 </w:t>
            </w:r>
            <w:proofErr w:type="spellStart"/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μS</w:t>
            </w:r>
            <w:proofErr w:type="spellEnd"/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/cm</w:t>
            </w:r>
          </w:p>
          <w:p w14:paraId="66CC6114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pH: 6.93</w:t>
            </w:r>
          </w:p>
          <w:p w14:paraId="49B53B6B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  <w:tc>
          <w:tcPr>
            <w:tcW w:w="1420" w:type="pct"/>
            <w:tcBorders>
              <w:top w:val="single" w:sz="4" w:space="0" w:color="auto"/>
              <w:bottom w:val="nil"/>
            </w:tcBorders>
          </w:tcPr>
          <w:p w14:paraId="48B55B13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Electrode material: Aluminium</w:t>
            </w:r>
          </w:p>
          <w:p w14:paraId="7073D49F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Time: 60 min</w:t>
            </w:r>
          </w:p>
          <w:p w14:paraId="26B0C71B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Electric applied: 400 A/m</w:t>
            </w:r>
            <w:r w:rsidRPr="00585DEB">
              <w:rPr>
                <w:rFonts w:ascii="Times New Roman" w:hAnsi="Times New Roman" w:cs="Times New Roman"/>
                <w:sz w:val="23"/>
                <w:szCs w:val="23"/>
                <w:vertAlign w:val="superscript"/>
              </w:rPr>
              <w:t>2</w:t>
            </w:r>
          </w:p>
        </w:tc>
        <w:tc>
          <w:tcPr>
            <w:tcW w:w="536" w:type="pct"/>
            <w:tcBorders>
              <w:top w:val="single" w:sz="4" w:space="0" w:color="auto"/>
              <w:bottom w:val="nil"/>
            </w:tcBorders>
          </w:tcPr>
          <w:p w14:paraId="66D32DA6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92.42%</w:t>
            </w:r>
          </w:p>
        </w:tc>
        <w:tc>
          <w:tcPr>
            <w:tcW w:w="536" w:type="pct"/>
            <w:tcBorders>
              <w:top w:val="single" w:sz="4" w:space="0" w:color="auto"/>
              <w:bottom w:val="nil"/>
            </w:tcBorders>
          </w:tcPr>
          <w:p w14:paraId="4E8B2726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89.15%</w:t>
            </w:r>
          </w:p>
        </w:tc>
        <w:tc>
          <w:tcPr>
            <w:tcW w:w="476" w:type="pct"/>
            <w:tcBorders>
              <w:top w:val="nil"/>
            </w:tcBorders>
          </w:tcPr>
          <w:p w14:paraId="4B69C195" w14:textId="4A7E4A2C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[</w:t>
            </w:r>
            <w:r w:rsidR="000C2370">
              <w:rPr>
                <w:rFonts w:ascii="Times New Roman" w:hAnsi="Times New Roman" w:cs="Times New Roman"/>
                <w:sz w:val="23"/>
                <w:szCs w:val="23"/>
              </w:rPr>
              <w:t>27</w:t>
            </w: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]</w:t>
            </w:r>
          </w:p>
        </w:tc>
      </w:tr>
      <w:tr w:rsidR="00585DEB" w:rsidRPr="00585DEB" w14:paraId="677ED131" w14:textId="77777777" w:rsidTr="00CC2E17">
        <w:trPr>
          <w:jc w:val="center"/>
        </w:trPr>
        <w:tc>
          <w:tcPr>
            <w:tcW w:w="736" w:type="pct"/>
            <w:tcBorders>
              <w:top w:val="nil"/>
            </w:tcBorders>
          </w:tcPr>
          <w:p w14:paraId="79F02975" w14:textId="77777777" w:rsidR="00585DEB" w:rsidRPr="00585DEB" w:rsidRDefault="00585DEB" w:rsidP="00585DEB">
            <w:pPr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El-Ezz El-Soury restaurant</w:t>
            </w:r>
          </w:p>
        </w:tc>
        <w:tc>
          <w:tcPr>
            <w:tcW w:w="1296" w:type="pct"/>
            <w:tcBorders>
              <w:top w:val="nil"/>
            </w:tcBorders>
          </w:tcPr>
          <w:p w14:paraId="0D73726E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O&amp;G: 1184 mg/L</w:t>
            </w:r>
          </w:p>
          <w:p w14:paraId="20F9A26E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COD: 5440 mg/L</w:t>
            </w:r>
          </w:p>
          <w:p w14:paraId="23D91FD8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 xml:space="preserve">Conductivity: 1139 </w:t>
            </w:r>
            <w:proofErr w:type="spellStart"/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μS</w:t>
            </w:r>
            <w:proofErr w:type="spellEnd"/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/cm</w:t>
            </w:r>
          </w:p>
          <w:p w14:paraId="5BA758B1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pH: 7.26</w:t>
            </w:r>
          </w:p>
          <w:p w14:paraId="3E02531F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  <w:tc>
          <w:tcPr>
            <w:tcW w:w="1420" w:type="pct"/>
            <w:tcBorders>
              <w:top w:val="nil"/>
            </w:tcBorders>
          </w:tcPr>
          <w:p w14:paraId="7A3B9769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Electrode material: Aluminium</w:t>
            </w:r>
          </w:p>
          <w:p w14:paraId="5B2C9E77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Time: 60 min</w:t>
            </w:r>
          </w:p>
          <w:p w14:paraId="59C816DE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Electric applied: 400 A/m</w:t>
            </w:r>
            <w:r w:rsidRPr="00585DEB">
              <w:rPr>
                <w:rFonts w:ascii="Times New Roman" w:hAnsi="Times New Roman" w:cs="Times New Roman"/>
                <w:sz w:val="23"/>
                <w:szCs w:val="23"/>
                <w:vertAlign w:val="superscript"/>
              </w:rPr>
              <w:t>2</w:t>
            </w:r>
          </w:p>
        </w:tc>
        <w:tc>
          <w:tcPr>
            <w:tcW w:w="536" w:type="pct"/>
            <w:tcBorders>
              <w:top w:val="nil"/>
            </w:tcBorders>
          </w:tcPr>
          <w:p w14:paraId="6C22221B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100%</w:t>
            </w:r>
          </w:p>
        </w:tc>
        <w:tc>
          <w:tcPr>
            <w:tcW w:w="536" w:type="pct"/>
            <w:tcBorders>
              <w:top w:val="nil"/>
            </w:tcBorders>
          </w:tcPr>
          <w:p w14:paraId="74834F61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81.6%</w:t>
            </w:r>
          </w:p>
        </w:tc>
        <w:tc>
          <w:tcPr>
            <w:tcW w:w="476" w:type="pct"/>
            <w:tcBorders>
              <w:top w:val="nil"/>
            </w:tcBorders>
          </w:tcPr>
          <w:p w14:paraId="6C8939E4" w14:textId="192348C0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[</w:t>
            </w:r>
            <w:r w:rsidR="000C2370">
              <w:rPr>
                <w:rFonts w:ascii="Times New Roman" w:hAnsi="Times New Roman" w:cs="Times New Roman"/>
                <w:sz w:val="23"/>
                <w:szCs w:val="23"/>
              </w:rPr>
              <w:t>27</w:t>
            </w: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]</w:t>
            </w:r>
          </w:p>
        </w:tc>
      </w:tr>
      <w:tr w:rsidR="00585DEB" w:rsidRPr="00585DEB" w14:paraId="73CFCBF1" w14:textId="77777777" w:rsidTr="00CC2E17">
        <w:trPr>
          <w:jc w:val="center"/>
        </w:trPr>
        <w:tc>
          <w:tcPr>
            <w:tcW w:w="736" w:type="pct"/>
            <w:tcBorders>
              <w:top w:val="nil"/>
              <w:bottom w:val="nil"/>
            </w:tcBorders>
          </w:tcPr>
          <w:p w14:paraId="072C3E43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Hadramawt restaurant</w:t>
            </w:r>
          </w:p>
        </w:tc>
        <w:tc>
          <w:tcPr>
            <w:tcW w:w="1296" w:type="pct"/>
            <w:tcBorders>
              <w:top w:val="nil"/>
              <w:bottom w:val="nil"/>
            </w:tcBorders>
          </w:tcPr>
          <w:p w14:paraId="475D54AD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O&amp;G: 234 mg/L</w:t>
            </w:r>
          </w:p>
          <w:p w14:paraId="62863D7F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COD: 5280 mg/L</w:t>
            </w:r>
          </w:p>
          <w:p w14:paraId="52F22A5F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 xml:space="preserve">Conductivity: 5330 </w:t>
            </w:r>
            <w:proofErr w:type="spellStart"/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μS</w:t>
            </w:r>
            <w:proofErr w:type="spellEnd"/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/cm</w:t>
            </w:r>
          </w:p>
          <w:p w14:paraId="2F50544E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pH: 6.7</w:t>
            </w:r>
          </w:p>
          <w:p w14:paraId="37BF0D5A" w14:textId="77777777" w:rsidR="00585DEB" w:rsidRPr="00585DEB" w:rsidRDefault="00585DEB" w:rsidP="00585DEB">
            <w:pPr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  <w:tc>
          <w:tcPr>
            <w:tcW w:w="1420" w:type="pct"/>
            <w:tcBorders>
              <w:top w:val="nil"/>
              <w:bottom w:val="nil"/>
            </w:tcBorders>
          </w:tcPr>
          <w:p w14:paraId="37700771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Electrode material: Aluminium</w:t>
            </w:r>
          </w:p>
          <w:p w14:paraId="5FDA5A68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Time: 60 min</w:t>
            </w:r>
          </w:p>
          <w:p w14:paraId="56CB383F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Electric applied: 400 A/m</w:t>
            </w:r>
            <w:r w:rsidRPr="00585DEB">
              <w:rPr>
                <w:rFonts w:ascii="Times New Roman" w:hAnsi="Times New Roman" w:cs="Times New Roman"/>
                <w:sz w:val="23"/>
                <w:szCs w:val="23"/>
                <w:vertAlign w:val="superscript"/>
              </w:rPr>
              <w:t>2</w:t>
            </w:r>
          </w:p>
        </w:tc>
        <w:tc>
          <w:tcPr>
            <w:tcW w:w="536" w:type="pct"/>
            <w:tcBorders>
              <w:top w:val="nil"/>
              <w:bottom w:val="nil"/>
            </w:tcBorders>
          </w:tcPr>
          <w:p w14:paraId="4D39BB60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100%</w:t>
            </w:r>
          </w:p>
        </w:tc>
        <w:tc>
          <w:tcPr>
            <w:tcW w:w="536" w:type="pct"/>
            <w:tcBorders>
              <w:top w:val="nil"/>
              <w:bottom w:val="nil"/>
            </w:tcBorders>
          </w:tcPr>
          <w:p w14:paraId="3AD640B2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74.5%</w:t>
            </w:r>
          </w:p>
        </w:tc>
        <w:tc>
          <w:tcPr>
            <w:tcW w:w="476" w:type="pct"/>
          </w:tcPr>
          <w:p w14:paraId="487CB8F1" w14:textId="677E24DD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[</w:t>
            </w:r>
            <w:r w:rsidR="000C2370">
              <w:rPr>
                <w:rFonts w:ascii="Times New Roman" w:hAnsi="Times New Roman" w:cs="Times New Roman"/>
                <w:sz w:val="23"/>
                <w:szCs w:val="23"/>
              </w:rPr>
              <w:t>27</w:t>
            </w: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]</w:t>
            </w:r>
          </w:p>
        </w:tc>
      </w:tr>
      <w:tr w:rsidR="00585DEB" w:rsidRPr="00585DEB" w14:paraId="53CAC5AE" w14:textId="77777777" w:rsidTr="00CC2E17">
        <w:trPr>
          <w:jc w:val="center"/>
        </w:trPr>
        <w:tc>
          <w:tcPr>
            <w:tcW w:w="736" w:type="pct"/>
            <w:tcBorders>
              <w:top w:val="nil"/>
              <w:bottom w:val="single" w:sz="4" w:space="0" w:color="auto"/>
            </w:tcBorders>
          </w:tcPr>
          <w:p w14:paraId="05CFC6F4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KFC restaurant</w:t>
            </w:r>
          </w:p>
        </w:tc>
        <w:tc>
          <w:tcPr>
            <w:tcW w:w="1296" w:type="pct"/>
            <w:tcBorders>
              <w:top w:val="nil"/>
              <w:bottom w:val="single" w:sz="4" w:space="0" w:color="auto"/>
            </w:tcBorders>
          </w:tcPr>
          <w:p w14:paraId="0F102F6C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O&amp;G: 218 mg/L</w:t>
            </w:r>
          </w:p>
          <w:p w14:paraId="7AF7FF39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COD: 3808 mg/L</w:t>
            </w:r>
          </w:p>
          <w:p w14:paraId="1707285E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 xml:space="preserve">Conductivity: 1023 </w:t>
            </w:r>
            <w:proofErr w:type="spellStart"/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μS</w:t>
            </w:r>
            <w:proofErr w:type="spellEnd"/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/cm</w:t>
            </w:r>
          </w:p>
          <w:p w14:paraId="08A45EF7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pH: 7</w:t>
            </w:r>
          </w:p>
        </w:tc>
        <w:tc>
          <w:tcPr>
            <w:tcW w:w="1420" w:type="pct"/>
            <w:tcBorders>
              <w:top w:val="nil"/>
              <w:bottom w:val="single" w:sz="4" w:space="0" w:color="auto"/>
            </w:tcBorders>
          </w:tcPr>
          <w:p w14:paraId="24DBE1C7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Electrode material: Aluminium</w:t>
            </w:r>
          </w:p>
          <w:p w14:paraId="2271640A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Time: 60 min</w:t>
            </w:r>
          </w:p>
          <w:p w14:paraId="731797D1" w14:textId="77777777" w:rsidR="00585DEB" w:rsidRP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Electric applied: 400 A/m</w:t>
            </w:r>
            <w:r w:rsidRPr="00585DEB">
              <w:rPr>
                <w:rFonts w:ascii="Times New Roman" w:hAnsi="Times New Roman" w:cs="Times New Roman"/>
                <w:sz w:val="23"/>
                <w:szCs w:val="23"/>
                <w:vertAlign w:val="superscript"/>
              </w:rPr>
              <w:t>2</w:t>
            </w:r>
          </w:p>
        </w:tc>
        <w:tc>
          <w:tcPr>
            <w:tcW w:w="536" w:type="pct"/>
            <w:tcBorders>
              <w:top w:val="nil"/>
              <w:bottom w:val="single" w:sz="4" w:space="0" w:color="auto"/>
            </w:tcBorders>
          </w:tcPr>
          <w:p w14:paraId="6B281200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94.5%</w:t>
            </w:r>
          </w:p>
        </w:tc>
        <w:tc>
          <w:tcPr>
            <w:tcW w:w="536" w:type="pct"/>
            <w:tcBorders>
              <w:top w:val="nil"/>
              <w:bottom w:val="single" w:sz="4" w:space="0" w:color="auto"/>
            </w:tcBorders>
          </w:tcPr>
          <w:p w14:paraId="7B478B8C" w14:textId="77777777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68.5%</w:t>
            </w:r>
          </w:p>
        </w:tc>
        <w:tc>
          <w:tcPr>
            <w:tcW w:w="476" w:type="pct"/>
          </w:tcPr>
          <w:p w14:paraId="02C17C50" w14:textId="1ACB3FA3" w:rsidR="00585DEB" w:rsidRPr="00585DEB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3"/>
                <w:szCs w:val="23"/>
              </w:rPr>
            </w:pP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[</w:t>
            </w:r>
            <w:r w:rsidR="000C2370">
              <w:rPr>
                <w:rFonts w:ascii="Times New Roman" w:hAnsi="Times New Roman" w:cs="Times New Roman"/>
                <w:sz w:val="23"/>
                <w:szCs w:val="23"/>
              </w:rPr>
              <w:t>27</w:t>
            </w:r>
            <w:r w:rsidRPr="00585DEB">
              <w:rPr>
                <w:rFonts w:ascii="Times New Roman" w:hAnsi="Times New Roman" w:cs="Times New Roman"/>
                <w:sz w:val="23"/>
                <w:szCs w:val="23"/>
              </w:rPr>
              <w:t>]</w:t>
            </w:r>
          </w:p>
        </w:tc>
      </w:tr>
    </w:tbl>
    <w:p w14:paraId="250E7C08" w14:textId="77777777" w:rsidR="00585DEB" w:rsidRPr="00CC2E17" w:rsidRDefault="00585DEB" w:rsidP="00585DEB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Arial"/>
          <w:kern w:val="0"/>
          <w:szCs w:val="20"/>
          <w:lang w:val="en-GB" w:eastAsia="en-US"/>
        </w:rPr>
        <w:t xml:space="preserve">*Chemical oxygen demand (COD), </w:t>
      </w: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Fats, oils and grease (FOG)</w:t>
      </w:r>
    </w:p>
    <w:p w14:paraId="37B904E4" w14:textId="77777777" w:rsidR="00585DEB" w:rsidRPr="00CC2E17" w:rsidRDefault="00585DEB" w:rsidP="00585DEB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</w:p>
    <w:p w14:paraId="5C53A925" w14:textId="147B2055" w:rsidR="00585DEB" w:rsidRPr="00CC2E17" w:rsidRDefault="00585DEB" w:rsidP="00975FAB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lastRenderedPageBreak/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 xml:space="preserve"> Application of electrocoagulation technology in food wastewater treatment (continued)</w:t>
      </w:r>
    </w:p>
    <w:tbl>
      <w:tblPr>
        <w:tblStyle w:val="TableGrid9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99"/>
        <w:gridCol w:w="3894"/>
        <w:gridCol w:w="4732"/>
        <w:gridCol w:w="1251"/>
        <w:gridCol w:w="1253"/>
        <w:gridCol w:w="1329"/>
      </w:tblGrid>
      <w:tr w:rsidR="00585DEB" w:rsidRPr="009C3562" w14:paraId="2AA25317" w14:textId="77777777" w:rsidTr="00CC2E17">
        <w:trPr>
          <w:jc w:val="center"/>
        </w:trPr>
        <w:tc>
          <w:tcPr>
            <w:tcW w:w="537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8CDF90" w14:textId="77777777" w:rsidR="00585DEB" w:rsidRPr="009C3562" w:rsidRDefault="00585DEB" w:rsidP="00585DEB">
            <w:pPr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Source food sample</w:t>
            </w:r>
          </w:p>
        </w:tc>
        <w:tc>
          <w:tcPr>
            <w:tcW w:w="1395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69591A" w14:textId="77777777" w:rsidR="00585DEB" w:rsidRPr="009C3562" w:rsidRDefault="00585DEB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haracteristic of wastewater</w:t>
            </w:r>
          </w:p>
        </w:tc>
        <w:tc>
          <w:tcPr>
            <w:tcW w:w="1695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8C005A" w14:textId="77777777" w:rsidR="00585DEB" w:rsidRPr="009C3562" w:rsidRDefault="00585DEB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Parameters</w:t>
            </w:r>
          </w:p>
        </w:tc>
        <w:tc>
          <w:tcPr>
            <w:tcW w:w="897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F66897" w14:textId="77777777" w:rsidR="00585DEB" w:rsidRPr="009C3562" w:rsidRDefault="00585DEB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moval percentage</w:t>
            </w:r>
          </w:p>
        </w:tc>
        <w:tc>
          <w:tcPr>
            <w:tcW w:w="476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175846" w14:textId="77777777" w:rsidR="00585DEB" w:rsidRPr="009C3562" w:rsidRDefault="00585DEB" w:rsidP="00CC2E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585DEB" w:rsidRPr="009C3562" w14:paraId="13566C26" w14:textId="77777777" w:rsidTr="00585DEB">
        <w:trPr>
          <w:jc w:val="center"/>
        </w:trPr>
        <w:tc>
          <w:tcPr>
            <w:tcW w:w="537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5A7525" w14:textId="77777777" w:rsidR="00585DEB" w:rsidRPr="009C3562" w:rsidRDefault="00585DEB" w:rsidP="00585DE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95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4CD37A" w14:textId="77777777" w:rsidR="00585DEB" w:rsidRPr="009C3562" w:rsidRDefault="00585DEB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95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59AA4A" w14:textId="77777777" w:rsidR="00585DEB" w:rsidRPr="009C3562" w:rsidRDefault="00585DEB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E6B0DA" w14:textId="77777777" w:rsidR="00585DEB" w:rsidRPr="009C3562" w:rsidRDefault="00585DEB" w:rsidP="00CC2E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Oil</w:t>
            </w:r>
          </w:p>
        </w:tc>
        <w:tc>
          <w:tcPr>
            <w:tcW w:w="44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1B581C" w14:textId="77777777" w:rsidR="00585DEB" w:rsidRPr="009C3562" w:rsidRDefault="00585DEB" w:rsidP="00CC2E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OD</w:t>
            </w:r>
          </w:p>
        </w:tc>
        <w:tc>
          <w:tcPr>
            <w:tcW w:w="476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101DDC" w14:textId="77777777" w:rsidR="00585DEB" w:rsidRPr="009C3562" w:rsidRDefault="00585DEB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5DEB" w:rsidRPr="009C3562" w14:paraId="495F861D" w14:textId="77777777" w:rsidTr="00585DE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5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7F9E81" w14:textId="77777777" w:rsidR="00585DEB" w:rsidRPr="009C3562" w:rsidRDefault="00585DEB" w:rsidP="00585DEB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izza Party restaurant</w:t>
            </w:r>
          </w:p>
        </w:tc>
        <w:tc>
          <w:tcPr>
            <w:tcW w:w="139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F0BD9D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O&amp;G: 286 mg/L</w:t>
            </w:r>
          </w:p>
          <w:p w14:paraId="1DA70887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5440 mg/L</w:t>
            </w:r>
          </w:p>
          <w:p w14:paraId="2BFEEA60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Conductivity: 400 </w:t>
            </w:r>
            <w:proofErr w:type="spellStart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6D723BB7" w14:textId="77777777" w:rsid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8.02</w:t>
            </w:r>
          </w:p>
          <w:p w14:paraId="5269C953" w14:textId="77777777" w:rsidR="00585DEB" w:rsidRPr="009C3562" w:rsidRDefault="00585DEB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9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5D5A15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7B55A4CD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60 min</w:t>
            </w:r>
          </w:p>
          <w:p w14:paraId="1FA05020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 A/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2E94A5" w14:textId="77777777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87.76%</w:t>
            </w:r>
          </w:p>
        </w:tc>
        <w:tc>
          <w:tcPr>
            <w:tcW w:w="44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09608B" w14:textId="77777777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92.79%</w:t>
            </w:r>
          </w:p>
        </w:tc>
        <w:tc>
          <w:tcPr>
            <w:tcW w:w="47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C9B633" w14:textId="0636A1D2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585DEB" w:rsidRPr="009C3562" w14:paraId="1F997005" w14:textId="77777777" w:rsidTr="00585DE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537" w:type="pct"/>
            <w:tcBorders>
              <w:top w:val="nil"/>
              <w:left w:val="nil"/>
              <w:bottom w:val="nil"/>
              <w:right w:val="nil"/>
            </w:tcBorders>
          </w:tcPr>
          <w:p w14:paraId="70A8DA3A" w14:textId="77777777" w:rsidR="00585DEB" w:rsidRDefault="00585DEB" w:rsidP="00585DEB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Olive oil extraction industry</w:t>
            </w:r>
          </w:p>
          <w:p w14:paraId="18C8DF27" w14:textId="77777777" w:rsidR="00585DEB" w:rsidRPr="009C3562" w:rsidRDefault="00585DEB" w:rsidP="00585DE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95" w:type="pct"/>
            <w:tcBorders>
              <w:top w:val="nil"/>
              <w:left w:val="nil"/>
              <w:bottom w:val="nil"/>
              <w:right w:val="nil"/>
            </w:tcBorders>
          </w:tcPr>
          <w:p w14:paraId="6D25AD36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2.5 g/L</w:t>
            </w:r>
          </w:p>
          <w:p w14:paraId="5972ECD9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6.5</w:t>
            </w:r>
          </w:p>
        </w:tc>
        <w:tc>
          <w:tcPr>
            <w:tcW w:w="1695" w:type="pct"/>
            <w:tcBorders>
              <w:top w:val="nil"/>
              <w:left w:val="nil"/>
              <w:bottom w:val="nil"/>
              <w:right w:val="nil"/>
            </w:tcBorders>
          </w:tcPr>
          <w:p w14:paraId="28F520F7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Iron</w:t>
            </w:r>
          </w:p>
          <w:p w14:paraId="5EFE7F4B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45 min</w:t>
            </w:r>
          </w:p>
          <w:p w14:paraId="646638BC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 A/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</w:tcPr>
          <w:p w14:paraId="409B71FE" w14:textId="77777777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2670F41E" w14:textId="77777777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80%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</w:tcPr>
          <w:p w14:paraId="5651EA61" w14:textId="7B0A99EE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585DEB" w:rsidRPr="009C3562" w14:paraId="43C595D2" w14:textId="77777777" w:rsidTr="00585DE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537" w:type="pct"/>
            <w:tcBorders>
              <w:top w:val="nil"/>
              <w:left w:val="nil"/>
              <w:bottom w:val="nil"/>
              <w:right w:val="nil"/>
            </w:tcBorders>
          </w:tcPr>
          <w:p w14:paraId="5C6B2F0E" w14:textId="77777777" w:rsidR="00585DEB" w:rsidRPr="009C3562" w:rsidRDefault="00585DEB" w:rsidP="00585DEB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Fruit juice industry</w:t>
            </w:r>
          </w:p>
        </w:tc>
        <w:tc>
          <w:tcPr>
            <w:tcW w:w="1395" w:type="pct"/>
            <w:tcBorders>
              <w:top w:val="nil"/>
              <w:left w:val="nil"/>
              <w:bottom w:val="nil"/>
              <w:right w:val="nil"/>
            </w:tcBorders>
          </w:tcPr>
          <w:p w14:paraId="16F9119E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14800 mg/L</w:t>
            </w:r>
          </w:p>
          <w:p w14:paraId="6C259298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Conductivity: 436 </w:t>
            </w:r>
            <w:proofErr w:type="spellStart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7875B3E5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7.43</w:t>
            </w:r>
          </w:p>
        </w:tc>
        <w:tc>
          <w:tcPr>
            <w:tcW w:w="1695" w:type="pct"/>
            <w:tcBorders>
              <w:top w:val="nil"/>
              <w:left w:val="nil"/>
              <w:bottom w:val="nil"/>
              <w:right w:val="nil"/>
            </w:tcBorders>
          </w:tcPr>
          <w:p w14:paraId="568360EF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 (anode) Stainless steel (cathode)</w:t>
            </w:r>
          </w:p>
          <w:p w14:paraId="092A9DB3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40 min</w:t>
            </w:r>
          </w:p>
          <w:p w14:paraId="42F08C95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7.43</w:t>
            </w:r>
          </w:p>
          <w:p w14:paraId="214DFE95" w14:textId="77777777" w:rsidR="00585DEB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 A/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482C546C" w14:textId="77777777" w:rsidR="00585DEB" w:rsidRPr="009C3562" w:rsidRDefault="00585DEB" w:rsidP="00CC2E1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</w:tcPr>
          <w:p w14:paraId="67AF9936" w14:textId="77777777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56958E9F" w14:textId="77777777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83.78%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</w:tcPr>
          <w:p w14:paraId="428D5A14" w14:textId="7BBCF647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585DEB" w:rsidRPr="009C3562" w14:paraId="76364B7D" w14:textId="77777777" w:rsidTr="00585DE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5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1169FD" w14:textId="77777777" w:rsidR="00585DEB" w:rsidRPr="009C3562" w:rsidRDefault="00585DEB" w:rsidP="00585DEB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hocolate industry</w:t>
            </w:r>
          </w:p>
        </w:tc>
        <w:tc>
          <w:tcPr>
            <w:tcW w:w="139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D1BDA70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1732 mg/L</w:t>
            </w:r>
          </w:p>
          <w:p w14:paraId="4097D820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Conductivity: 1680 </w:t>
            </w:r>
            <w:proofErr w:type="spellStart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1C4B0A82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6.4</w:t>
            </w:r>
          </w:p>
        </w:tc>
        <w:tc>
          <w:tcPr>
            <w:tcW w:w="169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DEF0A0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54C1E3F8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60 min</w:t>
            </w:r>
          </w:p>
          <w:p w14:paraId="2D5383A0" w14:textId="77777777" w:rsidR="00585DEB" w:rsidRPr="009C3562" w:rsidRDefault="00585DE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3.16 A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ED657E" w14:textId="77777777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5B80D7" w14:textId="77777777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63%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6AB1DC" w14:textId="5D2CB80A" w:rsidR="00585DEB" w:rsidRPr="009C3562" w:rsidRDefault="00585DE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C2370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</w:tbl>
    <w:p w14:paraId="1BFB034F" w14:textId="77777777" w:rsidR="00585DEB" w:rsidRPr="00CC2E17" w:rsidRDefault="00585DEB" w:rsidP="00585DEB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, fats, oils and grease (FOG)</w:t>
      </w:r>
    </w:p>
    <w:p w14:paraId="07BA9BC9" w14:textId="77777777" w:rsidR="00585DEB" w:rsidRPr="00CC2E17" w:rsidRDefault="00585DEB" w:rsidP="00585DEB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</w:p>
    <w:p w14:paraId="5DD81B05" w14:textId="2CA770BC" w:rsidR="00975FAB" w:rsidRPr="00CC2E17" w:rsidRDefault="00975FAB" w:rsidP="00975FAB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lastRenderedPageBreak/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>Application of electrocoagulation technology in food wastewater treatment (continued)</w:t>
      </w:r>
    </w:p>
    <w:tbl>
      <w:tblPr>
        <w:tblStyle w:val="TableGrid9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49"/>
        <w:gridCol w:w="4397"/>
        <w:gridCol w:w="3618"/>
        <w:gridCol w:w="1181"/>
        <w:gridCol w:w="1184"/>
        <w:gridCol w:w="1329"/>
      </w:tblGrid>
      <w:tr w:rsidR="00975FAB" w:rsidRPr="009C3562" w14:paraId="00A31E71" w14:textId="77777777" w:rsidTr="00CC2E17">
        <w:trPr>
          <w:jc w:val="center"/>
        </w:trPr>
        <w:tc>
          <w:tcPr>
            <w:tcW w:w="806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916655" w14:textId="77777777" w:rsidR="00975FAB" w:rsidRPr="009C3562" w:rsidRDefault="00975FAB" w:rsidP="00975FAB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Source food sample</w:t>
            </w:r>
          </w:p>
        </w:tc>
        <w:tc>
          <w:tcPr>
            <w:tcW w:w="1575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0FAAB6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haracteristic of wastewater</w:t>
            </w:r>
          </w:p>
        </w:tc>
        <w:tc>
          <w:tcPr>
            <w:tcW w:w="1296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14EE2C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Parameters</w:t>
            </w:r>
          </w:p>
        </w:tc>
        <w:tc>
          <w:tcPr>
            <w:tcW w:w="847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01D099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moval percentage</w:t>
            </w:r>
          </w:p>
        </w:tc>
        <w:tc>
          <w:tcPr>
            <w:tcW w:w="476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AC436B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975FAB" w:rsidRPr="009C3562" w14:paraId="3D6D8B7D" w14:textId="77777777" w:rsidTr="00CC2E17">
        <w:trPr>
          <w:trHeight w:val="161"/>
          <w:jc w:val="center"/>
        </w:trPr>
        <w:tc>
          <w:tcPr>
            <w:tcW w:w="806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D37BDE" w14:textId="77777777" w:rsidR="00975FAB" w:rsidRPr="009C3562" w:rsidRDefault="00975FAB" w:rsidP="00975FAB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75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43AA93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6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F38DD9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95A81F" w14:textId="77777777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Oil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5F66CE" w14:textId="77777777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OD</w:t>
            </w:r>
          </w:p>
        </w:tc>
        <w:tc>
          <w:tcPr>
            <w:tcW w:w="476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F7D9DC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5FAB" w:rsidRPr="009C3562" w14:paraId="4390F9F8" w14:textId="77777777" w:rsidTr="00CC2E17">
        <w:trPr>
          <w:jc w:val="center"/>
        </w:trPr>
        <w:tc>
          <w:tcPr>
            <w:tcW w:w="806" w:type="pct"/>
            <w:tcBorders>
              <w:top w:val="nil"/>
              <w:bottom w:val="nil"/>
            </w:tcBorders>
          </w:tcPr>
          <w:p w14:paraId="2E8D0796" w14:textId="77777777" w:rsidR="00975FAB" w:rsidRPr="009C3562" w:rsidRDefault="00975FAB" w:rsidP="00975FAB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Hainanese chicken rice street food vendor</w:t>
            </w:r>
          </w:p>
        </w:tc>
        <w:tc>
          <w:tcPr>
            <w:tcW w:w="1575" w:type="pct"/>
            <w:tcBorders>
              <w:top w:val="nil"/>
              <w:bottom w:val="nil"/>
            </w:tcBorders>
          </w:tcPr>
          <w:p w14:paraId="7368E2C6" w14:textId="77777777" w:rsidR="00975FAB" w:rsidRPr="000A111E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0A111E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FOG: 310 mg/L ± 12% </w:t>
            </w:r>
          </w:p>
          <w:p w14:paraId="19D0CB9B" w14:textId="77777777" w:rsidR="00975FAB" w:rsidRPr="000A111E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0A111E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COD: 40.6 g/L ± 15%</w:t>
            </w:r>
          </w:p>
          <w:p w14:paraId="7A1FAE94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nductivity: 0.68 mS/cm ± 4% + 5 g/L NaCl</w:t>
            </w:r>
          </w:p>
          <w:p w14:paraId="2C796997" w14:textId="77777777" w:rsidR="00975FAB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5.6 ± 7%</w:t>
            </w:r>
          </w:p>
          <w:p w14:paraId="48D48937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6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1CA0E823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63F6426E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4 min</w:t>
            </w:r>
          </w:p>
          <w:p w14:paraId="795F6D3E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 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A/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423" w:type="pct"/>
            <w:tcBorders>
              <w:top w:val="single" w:sz="4" w:space="0" w:color="auto"/>
              <w:bottom w:val="nil"/>
            </w:tcBorders>
          </w:tcPr>
          <w:p w14:paraId="5CEEEA51" w14:textId="77777777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84%</w:t>
            </w:r>
          </w:p>
        </w:tc>
        <w:tc>
          <w:tcPr>
            <w:tcW w:w="424" w:type="pct"/>
            <w:tcBorders>
              <w:top w:val="single" w:sz="4" w:space="0" w:color="auto"/>
              <w:bottom w:val="nil"/>
            </w:tcBorders>
          </w:tcPr>
          <w:p w14:paraId="54A01CEF" w14:textId="77777777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95%</w:t>
            </w:r>
          </w:p>
        </w:tc>
        <w:tc>
          <w:tcPr>
            <w:tcW w:w="476" w:type="pct"/>
            <w:tcBorders>
              <w:top w:val="nil"/>
            </w:tcBorders>
          </w:tcPr>
          <w:p w14:paraId="1D82F22A" w14:textId="3FD10E21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BD456E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975FAB" w:rsidRPr="009C3562" w14:paraId="7790CD6D" w14:textId="77777777" w:rsidTr="00CC2E17">
        <w:trPr>
          <w:jc w:val="center"/>
        </w:trPr>
        <w:tc>
          <w:tcPr>
            <w:tcW w:w="806" w:type="pct"/>
            <w:tcBorders>
              <w:top w:val="nil"/>
              <w:bottom w:val="nil"/>
            </w:tcBorders>
          </w:tcPr>
          <w:p w14:paraId="2BD2683A" w14:textId="77777777" w:rsidR="00975FAB" w:rsidRPr="009C3562" w:rsidRDefault="00975FAB" w:rsidP="00975FAB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Noodles and dumplings street food vendor</w:t>
            </w:r>
          </w:p>
        </w:tc>
        <w:tc>
          <w:tcPr>
            <w:tcW w:w="1575" w:type="pct"/>
            <w:tcBorders>
              <w:top w:val="nil"/>
              <w:bottom w:val="nil"/>
            </w:tcBorders>
          </w:tcPr>
          <w:p w14:paraId="41F53756" w14:textId="77777777" w:rsidR="00975FAB" w:rsidRPr="000A111E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0A111E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FOG: 178 mg/L ± 8%</w:t>
            </w:r>
          </w:p>
          <w:p w14:paraId="7758B5E8" w14:textId="77777777" w:rsidR="00975FAB" w:rsidRPr="000A111E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0A111E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COD: 27.3 g/L ± 10%</w:t>
            </w:r>
          </w:p>
          <w:p w14:paraId="2147730E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nductivity: 0.95 mS/cm ± 5%</w:t>
            </w:r>
          </w:p>
          <w:p w14:paraId="4D15979B" w14:textId="77777777" w:rsidR="00975FAB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7.2 ± 10%</w:t>
            </w:r>
          </w:p>
          <w:p w14:paraId="50660600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6" w:type="pct"/>
            <w:vMerge/>
            <w:tcBorders>
              <w:top w:val="nil"/>
              <w:bottom w:val="nil"/>
            </w:tcBorders>
            <w:vAlign w:val="center"/>
          </w:tcPr>
          <w:p w14:paraId="75010F07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pct"/>
            <w:tcBorders>
              <w:top w:val="nil"/>
              <w:bottom w:val="nil"/>
            </w:tcBorders>
          </w:tcPr>
          <w:p w14:paraId="44AA885D" w14:textId="77777777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86%</w:t>
            </w:r>
          </w:p>
        </w:tc>
        <w:tc>
          <w:tcPr>
            <w:tcW w:w="424" w:type="pct"/>
            <w:tcBorders>
              <w:top w:val="nil"/>
              <w:bottom w:val="nil"/>
            </w:tcBorders>
          </w:tcPr>
          <w:p w14:paraId="5D3E2556" w14:textId="77777777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98%</w:t>
            </w:r>
          </w:p>
        </w:tc>
        <w:tc>
          <w:tcPr>
            <w:tcW w:w="476" w:type="pct"/>
            <w:tcBorders>
              <w:bottom w:val="nil"/>
            </w:tcBorders>
          </w:tcPr>
          <w:p w14:paraId="342B2E02" w14:textId="683F6D26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BD456E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975FAB" w:rsidRPr="009C3562" w14:paraId="6421E4F6" w14:textId="77777777" w:rsidTr="00CC2E17">
        <w:trPr>
          <w:jc w:val="center"/>
        </w:trPr>
        <w:tc>
          <w:tcPr>
            <w:tcW w:w="806" w:type="pct"/>
            <w:tcBorders>
              <w:top w:val="nil"/>
            </w:tcBorders>
          </w:tcPr>
          <w:p w14:paraId="0925D27A" w14:textId="77777777" w:rsidR="00975FAB" w:rsidRPr="009C3562" w:rsidRDefault="00975FAB" w:rsidP="00975FAB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Slaughterhouse</w:t>
            </w:r>
          </w:p>
        </w:tc>
        <w:tc>
          <w:tcPr>
            <w:tcW w:w="1575" w:type="pct"/>
            <w:tcBorders>
              <w:top w:val="nil"/>
            </w:tcBorders>
          </w:tcPr>
          <w:p w14:paraId="0B0839D0" w14:textId="77777777" w:rsidR="00975FAB" w:rsidRPr="000A111E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0A111E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FOG: 280 – 1668 mg/L</w:t>
            </w:r>
          </w:p>
          <w:p w14:paraId="559E8979" w14:textId="77777777" w:rsidR="00975FAB" w:rsidRPr="000A111E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0A111E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COD: 3968 – 5239 mg/L</w:t>
            </w:r>
          </w:p>
          <w:p w14:paraId="3E0CC78A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nductivity: 1.36 – 3.04 mS/cm</w:t>
            </w:r>
          </w:p>
          <w:p w14:paraId="0B4FD825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6.19 – 7.24</w:t>
            </w:r>
          </w:p>
        </w:tc>
        <w:tc>
          <w:tcPr>
            <w:tcW w:w="1296" w:type="pct"/>
            <w:tcBorders>
              <w:top w:val="nil"/>
            </w:tcBorders>
            <w:vAlign w:val="center"/>
          </w:tcPr>
          <w:p w14:paraId="1123C335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Iron</w:t>
            </w:r>
          </w:p>
          <w:p w14:paraId="240491D6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74 min</w:t>
            </w:r>
          </w:p>
          <w:p w14:paraId="5E5B8074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3.05</w:t>
            </w:r>
          </w:p>
          <w:p w14:paraId="775BC771" w14:textId="77777777" w:rsidR="00975FAB" w:rsidRPr="009C3562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66.9 A/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423" w:type="pct"/>
            <w:tcBorders>
              <w:top w:val="nil"/>
            </w:tcBorders>
          </w:tcPr>
          <w:p w14:paraId="16FF2A12" w14:textId="77777777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99%</w:t>
            </w:r>
          </w:p>
        </w:tc>
        <w:tc>
          <w:tcPr>
            <w:tcW w:w="424" w:type="pct"/>
            <w:tcBorders>
              <w:top w:val="nil"/>
            </w:tcBorders>
          </w:tcPr>
          <w:p w14:paraId="55FDBD4B" w14:textId="77777777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92.4%</w:t>
            </w:r>
          </w:p>
        </w:tc>
        <w:tc>
          <w:tcPr>
            <w:tcW w:w="476" w:type="pct"/>
            <w:tcBorders>
              <w:top w:val="nil"/>
            </w:tcBorders>
          </w:tcPr>
          <w:p w14:paraId="0253CE67" w14:textId="36026EFD" w:rsidR="00975FAB" w:rsidRPr="009C3562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BD456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2]</w:t>
            </w:r>
          </w:p>
        </w:tc>
      </w:tr>
    </w:tbl>
    <w:p w14:paraId="03599D45" w14:textId="77777777" w:rsidR="00975FAB" w:rsidRPr="00CC2E17" w:rsidRDefault="00975FAB" w:rsidP="00975FAB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, fats, oils and grease (FOG)</w:t>
      </w:r>
    </w:p>
    <w:p w14:paraId="3C2D41AA" w14:textId="77777777" w:rsidR="00585DEB" w:rsidRDefault="00585DEB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4C7D1477" w14:textId="77777777" w:rsidR="00975FAB" w:rsidRDefault="00975FAB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555E68C1" w14:textId="77777777" w:rsidR="00975FAB" w:rsidRDefault="00975FAB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35833007" w14:textId="48F35FA6" w:rsidR="00975FAB" w:rsidRPr="00831C11" w:rsidRDefault="00975FAB" w:rsidP="00831C11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Cs w:val="21"/>
          <w:lang w:val="en-GB" w:eastAsia="en-US"/>
        </w:rPr>
      </w:pPr>
      <w:r w:rsidRPr="00831C11">
        <w:rPr>
          <w:rFonts w:ascii="Times New Roman" w:eastAsia="SimSun" w:hAnsi="Times New Roman" w:cs="Times New Roman"/>
          <w:kern w:val="0"/>
          <w:szCs w:val="21"/>
          <w:lang w:val="en-GB" w:eastAsia="en-US"/>
        </w:rPr>
        <w:lastRenderedPageBreak/>
        <w:t xml:space="preserve">Table </w:t>
      </w:r>
      <w:r w:rsidR="00831C11" w:rsidRPr="00831C11">
        <w:rPr>
          <w:rFonts w:ascii="Times New Roman" w:eastAsia="SimSun" w:hAnsi="Times New Roman" w:cs="Times New Roman"/>
          <w:kern w:val="0"/>
          <w:szCs w:val="21"/>
          <w:lang w:val="en-GB" w:eastAsia="en-US"/>
        </w:rPr>
        <w:t>S</w:t>
      </w:r>
      <w:r w:rsidRPr="00831C11">
        <w:rPr>
          <w:rFonts w:ascii="Times New Roman" w:eastAsia="SimSun" w:hAnsi="Times New Roman" w:cs="Times New Roman"/>
          <w:kern w:val="0"/>
          <w:szCs w:val="21"/>
          <w:lang w:val="en-GB" w:eastAsia="en-US"/>
        </w:rPr>
        <w:t>1 Application of electrocoagulation technology in food wastewater treatment (continued)</w:t>
      </w:r>
      <w:r w:rsidRPr="00831C11">
        <w:rPr>
          <w:rFonts w:ascii="Times New Roman" w:eastAsia="SimSun" w:hAnsi="Times New Roman" w:cs="Times New Roman"/>
          <w:kern w:val="0"/>
          <w:szCs w:val="21"/>
          <w:lang w:val="en-GB" w:eastAsia="en-US"/>
        </w:rPr>
        <w:tab/>
      </w:r>
    </w:p>
    <w:tbl>
      <w:tblPr>
        <w:tblStyle w:val="TableGrid9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56"/>
        <w:gridCol w:w="3616"/>
        <w:gridCol w:w="4137"/>
        <w:gridCol w:w="810"/>
        <w:gridCol w:w="2013"/>
        <w:gridCol w:w="1326"/>
      </w:tblGrid>
      <w:tr w:rsidR="00975FAB" w:rsidRPr="00831C11" w14:paraId="2C00E0BC" w14:textId="77777777" w:rsidTr="00CC2E17">
        <w:trPr>
          <w:jc w:val="center"/>
        </w:trPr>
        <w:tc>
          <w:tcPr>
            <w:tcW w:w="736" w:type="pct"/>
            <w:vMerge w:val="restart"/>
            <w:vAlign w:val="center"/>
          </w:tcPr>
          <w:p w14:paraId="04D63F28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b/>
                <w:sz w:val="21"/>
                <w:szCs w:val="21"/>
              </w:rPr>
              <w:t>Source food sample</w:t>
            </w:r>
          </w:p>
        </w:tc>
        <w:tc>
          <w:tcPr>
            <w:tcW w:w="1295" w:type="pct"/>
            <w:vMerge w:val="restart"/>
            <w:vAlign w:val="center"/>
          </w:tcPr>
          <w:p w14:paraId="2A41A75E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b/>
                <w:sz w:val="21"/>
                <w:szCs w:val="21"/>
              </w:rPr>
              <w:t>Characteristic of wastewater</w:t>
            </w:r>
          </w:p>
        </w:tc>
        <w:tc>
          <w:tcPr>
            <w:tcW w:w="1482" w:type="pct"/>
            <w:vMerge w:val="restart"/>
            <w:vAlign w:val="center"/>
          </w:tcPr>
          <w:p w14:paraId="33BE7FB7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b/>
                <w:sz w:val="21"/>
                <w:szCs w:val="21"/>
              </w:rPr>
              <w:t>Parameters</w:t>
            </w:r>
          </w:p>
        </w:tc>
        <w:tc>
          <w:tcPr>
            <w:tcW w:w="1011" w:type="pct"/>
            <w:gridSpan w:val="2"/>
            <w:tcBorders>
              <w:bottom w:val="single" w:sz="4" w:space="0" w:color="auto"/>
            </w:tcBorders>
            <w:vAlign w:val="center"/>
          </w:tcPr>
          <w:p w14:paraId="2E365CA8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b/>
                <w:sz w:val="21"/>
                <w:szCs w:val="21"/>
              </w:rPr>
              <w:t>Removal percentage</w:t>
            </w:r>
          </w:p>
        </w:tc>
        <w:tc>
          <w:tcPr>
            <w:tcW w:w="475" w:type="pct"/>
            <w:vMerge w:val="restart"/>
            <w:vAlign w:val="center"/>
          </w:tcPr>
          <w:p w14:paraId="768D7650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b/>
                <w:sz w:val="21"/>
                <w:szCs w:val="21"/>
              </w:rPr>
              <w:t>Reference</w:t>
            </w:r>
          </w:p>
        </w:tc>
      </w:tr>
      <w:tr w:rsidR="00975FAB" w:rsidRPr="00831C11" w14:paraId="2724755F" w14:textId="77777777" w:rsidTr="00CC2E17">
        <w:trPr>
          <w:jc w:val="center"/>
        </w:trPr>
        <w:tc>
          <w:tcPr>
            <w:tcW w:w="736" w:type="pct"/>
            <w:vMerge/>
            <w:tcBorders>
              <w:bottom w:val="single" w:sz="4" w:space="0" w:color="auto"/>
            </w:tcBorders>
            <w:vAlign w:val="center"/>
          </w:tcPr>
          <w:p w14:paraId="38BA67EF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95" w:type="pct"/>
            <w:vMerge/>
            <w:tcBorders>
              <w:bottom w:val="single" w:sz="4" w:space="0" w:color="auto"/>
            </w:tcBorders>
            <w:vAlign w:val="center"/>
          </w:tcPr>
          <w:p w14:paraId="62321B48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482" w:type="pct"/>
            <w:vMerge/>
            <w:tcBorders>
              <w:bottom w:val="single" w:sz="4" w:space="0" w:color="auto"/>
            </w:tcBorders>
            <w:vAlign w:val="center"/>
          </w:tcPr>
          <w:p w14:paraId="374D82BB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9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9D1727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b/>
                <w:sz w:val="21"/>
                <w:szCs w:val="21"/>
              </w:rPr>
              <w:t>Oil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8DF721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b/>
                <w:sz w:val="21"/>
                <w:szCs w:val="21"/>
              </w:rPr>
              <w:t>COD</w:t>
            </w:r>
          </w:p>
        </w:tc>
        <w:tc>
          <w:tcPr>
            <w:tcW w:w="475" w:type="pct"/>
            <w:vMerge/>
            <w:tcBorders>
              <w:bottom w:val="single" w:sz="4" w:space="0" w:color="auto"/>
            </w:tcBorders>
            <w:vAlign w:val="center"/>
          </w:tcPr>
          <w:p w14:paraId="5D4E7D29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</w:tr>
      <w:tr w:rsidR="00975FAB" w:rsidRPr="00831C11" w14:paraId="13EBC90D" w14:textId="77777777" w:rsidTr="00CC2E17">
        <w:trPr>
          <w:jc w:val="center"/>
        </w:trPr>
        <w:tc>
          <w:tcPr>
            <w:tcW w:w="736" w:type="pct"/>
            <w:vMerge w:val="restart"/>
            <w:tcBorders>
              <w:top w:val="nil"/>
            </w:tcBorders>
            <w:vAlign w:val="center"/>
          </w:tcPr>
          <w:p w14:paraId="3CB7916F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Slaughterhouse</w:t>
            </w:r>
          </w:p>
        </w:tc>
        <w:tc>
          <w:tcPr>
            <w:tcW w:w="1295" w:type="pct"/>
            <w:vMerge w:val="restart"/>
            <w:tcBorders>
              <w:top w:val="nil"/>
            </w:tcBorders>
            <w:vAlign w:val="center"/>
          </w:tcPr>
          <w:p w14:paraId="69531395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O&amp;G: 878.80 mg/L</w:t>
            </w:r>
          </w:p>
          <w:p w14:paraId="3323272D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COD: 4381 mg/L</w:t>
            </w:r>
          </w:p>
          <w:p w14:paraId="66A2C056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 xml:space="preserve">Conductivity: 497.40 </w:t>
            </w:r>
            <w:proofErr w:type="spellStart"/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μS</w:t>
            </w:r>
            <w:proofErr w:type="spellEnd"/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/cm</w:t>
            </w:r>
          </w:p>
          <w:p w14:paraId="0CB99F07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pH: 6.26</w:t>
            </w:r>
          </w:p>
        </w:tc>
        <w:tc>
          <w:tcPr>
            <w:tcW w:w="1482" w:type="pct"/>
            <w:tcBorders>
              <w:top w:val="nil"/>
              <w:bottom w:val="nil"/>
            </w:tcBorders>
            <w:vAlign w:val="center"/>
          </w:tcPr>
          <w:p w14:paraId="481685B7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ode material: Aluminium</w:t>
            </w:r>
          </w:p>
          <w:p w14:paraId="2314A3D6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Time: 20 min</w:t>
            </w:r>
          </w:p>
          <w:p w14:paraId="69DE00DC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ic applied: 200 A/m</w:t>
            </w:r>
            <w:r w:rsidRPr="00831C11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2</w:t>
            </w:r>
          </w:p>
          <w:p w14:paraId="04D3FA00" w14:textId="77777777" w:rsidR="00975FAB" w:rsidRPr="00831C11" w:rsidRDefault="00975FAB" w:rsidP="00CC2E1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90" w:type="pct"/>
            <w:tcBorders>
              <w:top w:val="nil"/>
              <w:bottom w:val="nil"/>
            </w:tcBorders>
          </w:tcPr>
          <w:p w14:paraId="532A9210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97%</w:t>
            </w:r>
          </w:p>
        </w:tc>
        <w:tc>
          <w:tcPr>
            <w:tcW w:w="721" w:type="pct"/>
            <w:tcBorders>
              <w:top w:val="nil"/>
              <w:bottom w:val="nil"/>
            </w:tcBorders>
          </w:tcPr>
          <w:p w14:paraId="23325544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88%</w:t>
            </w:r>
          </w:p>
        </w:tc>
        <w:tc>
          <w:tcPr>
            <w:tcW w:w="475" w:type="pct"/>
            <w:tcBorders>
              <w:top w:val="nil"/>
            </w:tcBorders>
          </w:tcPr>
          <w:p w14:paraId="5CFDE94B" w14:textId="6E92CAA5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[</w:t>
            </w:r>
            <w:r w:rsidR="00BD456E">
              <w:rPr>
                <w:rFonts w:ascii="Times New Roman" w:hAnsi="Times New Roman" w:cs="Times New Roman"/>
                <w:sz w:val="21"/>
                <w:szCs w:val="21"/>
              </w:rPr>
              <w:t>33</w:t>
            </w: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]</w:t>
            </w:r>
          </w:p>
        </w:tc>
      </w:tr>
      <w:tr w:rsidR="00975FAB" w:rsidRPr="00831C11" w14:paraId="26E169AA" w14:textId="77777777" w:rsidTr="00CC2E17">
        <w:trPr>
          <w:jc w:val="center"/>
        </w:trPr>
        <w:tc>
          <w:tcPr>
            <w:tcW w:w="736" w:type="pct"/>
            <w:vMerge/>
            <w:vAlign w:val="center"/>
          </w:tcPr>
          <w:p w14:paraId="578CB34A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95" w:type="pct"/>
            <w:vMerge/>
            <w:vAlign w:val="center"/>
          </w:tcPr>
          <w:p w14:paraId="4BC7073B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482" w:type="pct"/>
            <w:tcBorders>
              <w:top w:val="nil"/>
              <w:bottom w:val="nil"/>
            </w:tcBorders>
            <w:vAlign w:val="center"/>
          </w:tcPr>
          <w:p w14:paraId="2D6D4B1C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ode material: Iron</w:t>
            </w:r>
          </w:p>
          <w:p w14:paraId="54E7417E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ic applied: 200 A/m</w:t>
            </w:r>
            <w:r w:rsidRPr="00831C11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2</w:t>
            </w:r>
          </w:p>
          <w:p w14:paraId="46C87430" w14:textId="77777777" w:rsidR="00975FAB" w:rsidRPr="00831C11" w:rsidRDefault="00975FAB" w:rsidP="00CC2E1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90" w:type="pct"/>
            <w:tcBorders>
              <w:top w:val="nil"/>
              <w:bottom w:val="nil"/>
            </w:tcBorders>
          </w:tcPr>
          <w:p w14:paraId="131E211E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99%</w:t>
            </w:r>
          </w:p>
        </w:tc>
        <w:tc>
          <w:tcPr>
            <w:tcW w:w="721" w:type="pct"/>
            <w:tcBorders>
              <w:top w:val="nil"/>
              <w:bottom w:val="nil"/>
            </w:tcBorders>
          </w:tcPr>
          <w:p w14:paraId="05E940E9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90%</w:t>
            </w:r>
          </w:p>
        </w:tc>
        <w:tc>
          <w:tcPr>
            <w:tcW w:w="475" w:type="pct"/>
          </w:tcPr>
          <w:p w14:paraId="606BE948" w14:textId="753EC65C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[</w:t>
            </w:r>
            <w:r w:rsidR="00BD456E">
              <w:rPr>
                <w:rFonts w:ascii="Times New Roman" w:hAnsi="Times New Roman" w:cs="Times New Roman"/>
                <w:sz w:val="21"/>
                <w:szCs w:val="21"/>
              </w:rPr>
              <w:t>33</w:t>
            </w: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]</w:t>
            </w:r>
          </w:p>
        </w:tc>
      </w:tr>
      <w:tr w:rsidR="00975FAB" w:rsidRPr="00831C11" w14:paraId="39EF3384" w14:textId="77777777" w:rsidTr="00CC2E17">
        <w:trPr>
          <w:jc w:val="center"/>
        </w:trPr>
        <w:tc>
          <w:tcPr>
            <w:tcW w:w="736" w:type="pct"/>
            <w:tcBorders>
              <w:bottom w:val="nil"/>
            </w:tcBorders>
          </w:tcPr>
          <w:p w14:paraId="309F77EC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Confectionary Wastewater</w:t>
            </w:r>
          </w:p>
        </w:tc>
        <w:tc>
          <w:tcPr>
            <w:tcW w:w="1295" w:type="pct"/>
            <w:tcBorders>
              <w:bottom w:val="nil"/>
            </w:tcBorders>
          </w:tcPr>
          <w:p w14:paraId="70C8786A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COD: 2020 mg/L</w:t>
            </w:r>
          </w:p>
          <w:p w14:paraId="55C078FC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 xml:space="preserve">Conductivity: 4500 </w:t>
            </w:r>
            <w:proofErr w:type="spellStart"/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μS</w:t>
            </w:r>
            <w:proofErr w:type="spellEnd"/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/cm</w:t>
            </w:r>
          </w:p>
          <w:p w14:paraId="53EE4CC3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pH: 8.0</w:t>
            </w:r>
          </w:p>
        </w:tc>
        <w:tc>
          <w:tcPr>
            <w:tcW w:w="1482" w:type="pct"/>
            <w:tcBorders>
              <w:top w:val="nil"/>
              <w:bottom w:val="nil"/>
            </w:tcBorders>
          </w:tcPr>
          <w:p w14:paraId="7803C049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ode material: Iron</w:t>
            </w:r>
          </w:p>
          <w:p w14:paraId="42F49C7E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Time: 75 min</w:t>
            </w:r>
          </w:p>
          <w:p w14:paraId="3D245DDF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ic applied: 90 A/m</w:t>
            </w:r>
            <w:r w:rsidRPr="00831C11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2</w:t>
            </w:r>
          </w:p>
          <w:p w14:paraId="37321485" w14:textId="77777777" w:rsidR="00975FAB" w:rsidRPr="00831C11" w:rsidRDefault="00975FAB" w:rsidP="00CC2E1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90" w:type="pct"/>
            <w:tcBorders>
              <w:top w:val="nil"/>
              <w:bottom w:val="nil"/>
            </w:tcBorders>
          </w:tcPr>
          <w:p w14:paraId="174A0A5C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721" w:type="pct"/>
            <w:tcBorders>
              <w:top w:val="nil"/>
              <w:bottom w:val="nil"/>
            </w:tcBorders>
          </w:tcPr>
          <w:p w14:paraId="0E7C2F4F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77%</w:t>
            </w:r>
          </w:p>
        </w:tc>
        <w:tc>
          <w:tcPr>
            <w:tcW w:w="475" w:type="pct"/>
            <w:tcBorders>
              <w:bottom w:val="nil"/>
            </w:tcBorders>
          </w:tcPr>
          <w:p w14:paraId="4D2FB2E7" w14:textId="0B6D06A3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[</w:t>
            </w:r>
            <w:r w:rsidR="00BD456E">
              <w:rPr>
                <w:rFonts w:ascii="Times New Roman" w:hAnsi="Times New Roman" w:cs="Times New Roman"/>
                <w:sz w:val="21"/>
                <w:szCs w:val="21"/>
              </w:rPr>
              <w:t>34</w:t>
            </w: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]</w:t>
            </w:r>
          </w:p>
        </w:tc>
      </w:tr>
      <w:tr w:rsidR="00975FAB" w:rsidRPr="00831C11" w14:paraId="09B7951F" w14:textId="77777777" w:rsidTr="00CC2E17">
        <w:trPr>
          <w:jc w:val="center"/>
        </w:trPr>
        <w:tc>
          <w:tcPr>
            <w:tcW w:w="736" w:type="pct"/>
            <w:tcBorders>
              <w:top w:val="nil"/>
              <w:bottom w:val="nil"/>
            </w:tcBorders>
          </w:tcPr>
          <w:p w14:paraId="28982280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Dairy industry</w:t>
            </w:r>
          </w:p>
        </w:tc>
        <w:tc>
          <w:tcPr>
            <w:tcW w:w="1295" w:type="pct"/>
            <w:tcBorders>
              <w:top w:val="nil"/>
              <w:bottom w:val="nil"/>
            </w:tcBorders>
          </w:tcPr>
          <w:p w14:paraId="6F705047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COD: 75300 – 80300 mg/L</w:t>
            </w:r>
          </w:p>
          <w:p w14:paraId="42C4B472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Fat: 15 – 18% w/w</w:t>
            </w:r>
          </w:p>
          <w:p w14:paraId="0F4B4E9C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 xml:space="preserve">Conductivity: 2.5 – 4.8 mS/cm </w:t>
            </w:r>
          </w:p>
          <w:p w14:paraId="57137E4D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pH: 6.2 – 6.9</w:t>
            </w:r>
          </w:p>
        </w:tc>
        <w:tc>
          <w:tcPr>
            <w:tcW w:w="1482" w:type="pct"/>
            <w:tcBorders>
              <w:top w:val="nil"/>
              <w:bottom w:val="nil"/>
            </w:tcBorders>
          </w:tcPr>
          <w:p w14:paraId="21E142B1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ode material: Aluminium</w:t>
            </w:r>
          </w:p>
          <w:p w14:paraId="59C8374C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Time: 120 min</w:t>
            </w:r>
          </w:p>
          <w:p w14:paraId="70FE44E2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pH: 6.6</w:t>
            </w:r>
          </w:p>
          <w:p w14:paraId="65A58FFB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ic applied: 400 A/cm</w:t>
            </w:r>
            <w:r w:rsidRPr="00831C11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2</w:t>
            </w:r>
          </w:p>
          <w:p w14:paraId="1B917005" w14:textId="77777777" w:rsidR="00975FAB" w:rsidRPr="00831C11" w:rsidRDefault="00975FAB" w:rsidP="00CC2E17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90" w:type="pct"/>
            <w:tcBorders>
              <w:top w:val="nil"/>
              <w:bottom w:val="nil"/>
            </w:tcBorders>
          </w:tcPr>
          <w:p w14:paraId="35832F82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721" w:type="pct"/>
            <w:tcBorders>
              <w:top w:val="nil"/>
              <w:bottom w:val="nil"/>
            </w:tcBorders>
          </w:tcPr>
          <w:p w14:paraId="04C250D7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40.5%</w:t>
            </w:r>
          </w:p>
        </w:tc>
        <w:tc>
          <w:tcPr>
            <w:tcW w:w="475" w:type="pct"/>
            <w:tcBorders>
              <w:top w:val="nil"/>
              <w:bottom w:val="nil"/>
            </w:tcBorders>
          </w:tcPr>
          <w:p w14:paraId="2DA40DF1" w14:textId="6161FAA9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[</w:t>
            </w:r>
            <w:r w:rsidR="00BD456E">
              <w:rPr>
                <w:rFonts w:ascii="Times New Roman" w:hAnsi="Times New Roman" w:cs="Times New Roman"/>
                <w:sz w:val="21"/>
                <w:szCs w:val="21"/>
              </w:rPr>
              <w:t>35</w:t>
            </w: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]</w:t>
            </w:r>
          </w:p>
        </w:tc>
      </w:tr>
      <w:tr w:rsidR="00975FAB" w:rsidRPr="00831C11" w14:paraId="0095DE53" w14:textId="77777777" w:rsidTr="00CC2E17">
        <w:trPr>
          <w:jc w:val="center"/>
        </w:trPr>
        <w:tc>
          <w:tcPr>
            <w:tcW w:w="736" w:type="pct"/>
            <w:tcBorders>
              <w:top w:val="nil"/>
              <w:bottom w:val="single" w:sz="4" w:space="0" w:color="auto"/>
            </w:tcBorders>
          </w:tcPr>
          <w:p w14:paraId="62E06D13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 xml:space="preserve">Tomato Paste </w:t>
            </w:r>
          </w:p>
        </w:tc>
        <w:tc>
          <w:tcPr>
            <w:tcW w:w="1295" w:type="pct"/>
            <w:tcBorders>
              <w:top w:val="nil"/>
              <w:bottom w:val="single" w:sz="4" w:space="0" w:color="auto"/>
            </w:tcBorders>
          </w:tcPr>
          <w:p w14:paraId="56C54F30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COD: 1260 mg/L</w:t>
            </w:r>
          </w:p>
          <w:p w14:paraId="6A7BC3BE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 xml:space="preserve">Conductivity: 1490 </w:t>
            </w:r>
            <w:proofErr w:type="spellStart"/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μS</w:t>
            </w:r>
            <w:proofErr w:type="spellEnd"/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/cm</w:t>
            </w:r>
          </w:p>
          <w:p w14:paraId="29115207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pH: 6.84</w:t>
            </w:r>
          </w:p>
        </w:tc>
        <w:tc>
          <w:tcPr>
            <w:tcW w:w="1482" w:type="pct"/>
            <w:tcBorders>
              <w:top w:val="nil"/>
              <w:bottom w:val="single" w:sz="4" w:space="0" w:color="auto"/>
            </w:tcBorders>
          </w:tcPr>
          <w:p w14:paraId="18848FA4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ode material: Aluminium, Iron, Graphite, Stainless Steel (SS)</w:t>
            </w:r>
          </w:p>
          <w:p w14:paraId="308749CA" w14:textId="77777777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Time: 120 min</w:t>
            </w:r>
          </w:p>
          <w:p w14:paraId="5126A199" w14:textId="60E0424D" w:rsidR="00975FAB" w:rsidRPr="00831C11" w:rsidRDefault="00975FAB" w:rsidP="00CC2E17">
            <w:pPr>
              <w:spacing w:line="36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Electric applied: 75 A/m</w:t>
            </w:r>
            <w:r w:rsidRPr="00831C11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290" w:type="pct"/>
            <w:tcBorders>
              <w:top w:val="nil"/>
              <w:bottom w:val="single" w:sz="4" w:space="0" w:color="auto"/>
            </w:tcBorders>
          </w:tcPr>
          <w:p w14:paraId="521254E8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721" w:type="pct"/>
            <w:tcBorders>
              <w:top w:val="nil"/>
              <w:bottom w:val="single" w:sz="4" w:space="0" w:color="auto"/>
            </w:tcBorders>
          </w:tcPr>
          <w:p w14:paraId="24501875" w14:textId="77777777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81.0% (Al)</w:t>
            </w:r>
            <w:r w:rsidRPr="00831C11">
              <w:rPr>
                <w:rFonts w:ascii="Times New Roman" w:hAnsi="Times New Roman" w:cs="Times New Roman"/>
                <w:sz w:val="21"/>
                <w:szCs w:val="21"/>
              </w:rPr>
              <w:br/>
              <w:t>51.1% (Fe)</w:t>
            </w:r>
            <w:r w:rsidRPr="00831C11">
              <w:rPr>
                <w:rFonts w:ascii="Times New Roman" w:hAnsi="Times New Roman" w:cs="Times New Roman"/>
                <w:sz w:val="21"/>
                <w:szCs w:val="21"/>
              </w:rPr>
              <w:br/>
              <w:t xml:space="preserve">55.6% (Graphite) </w:t>
            </w:r>
            <w:r w:rsidRPr="00831C11">
              <w:rPr>
                <w:rFonts w:ascii="Times New Roman" w:hAnsi="Times New Roman" w:cs="Times New Roman"/>
                <w:sz w:val="21"/>
                <w:szCs w:val="21"/>
              </w:rPr>
              <w:br/>
              <w:t>50.5% (SS)</w:t>
            </w:r>
          </w:p>
        </w:tc>
        <w:tc>
          <w:tcPr>
            <w:tcW w:w="475" w:type="pct"/>
            <w:tcBorders>
              <w:top w:val="nil"/>
              <w:bottom w:val="single" w:sz="4" w:space="0" w:color="auto"/>
            </w:tcBorders>
          </w:tcPr>
          <w:p w14:paraId="2FC7019E" w14:textId="48077D54" w:rsidR="00975FAB" w:rsidRPr="00831C11" w:rsidRDefault="00975FAB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[</w:t>
            </w:r>
            <w:r w:rsidR="00BD456E">
              <w:rPr>
                <w:rFonts w:ascii="Times New Roman" w:hAnsi="Times New Roman" w:cs="Times New Roman"/>
                <w:sz w:val="21"/>
                <w:szCs w:val="21"/>
              </w:rPr>
              <w:t>36</w:t>
            </w:r>
            <w:r w:rsidRPr="00831C11">
              <w:rPr>
                <w:rFonts w:ascii="Times New Roman" w:hAnsi="Times New Roman" w:cs="Times New Roman"/>
                <w:sz w:val="21"/>
                <w:szCs w:val="21"/>
              </w:rPr>
              <w:t>]</w:t>
            </w:r>
          </w:p>
        </w:tc>
      </w:tr>
    </w:tbl>
    <w:p w14:paraId="7E38DEAC" w14:textId="107EB40D" w:rsidR="00975FAB" w:rsidRDefault="00975FAB" w:rsidP="00B858D9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, fats, oils and grease (FOG)</w:t>
      </w:r>
    </w:p>
    <w:p w14:paraId="03E4894F" w14:textId="4E84E0C3" w:rsidR="00831C11" w:rsidRPr="00CC2E17" w:rsidRDefault="00831C11" w:rsidP="00831C11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lastRenderedPageBreak/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 Application of electrocoagulation technology in food wastewater treatment (continued)</w:t>
      </w:r>
    </w:p>
    <w:tbl>
      <w:tblPr>
        <w:tblStyle w:val="TableGrid9"/>
        <w:tblW w:w="5007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"/>
        <w:gridCol w:w="2060"/>
        <w:gridCol w:w="4034"/>
        <w:gridCol w:w="11"/>
        <w:gridCol w:w="4165"/>
        <w:gridCol w:w="1143"/>
        <w:gridCol w:w="1227"/>
        <w:gridCol w:w="1320"/>
      </w:tblGrid>
      <w:tr w:rsidR="00831C11" w:rsidRPr="009C3562" w14:paraId="3F76107B" w14:textId="77777777" w:rsidTr="00CC2E17">
        <w:trPr>
          <w:gridBefore w:val="1"/>
          <w:wBefore w:w="6" w:type="pct"/>
          <w:jc w:val="center"/>
        </w:trPr>
        <w:tc>
          <w:tcPr>
            <w:tcW w:w="736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745D42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Source food sample</w:t>
            </w:r>
          </w:p>
        </w:tc>
        <w:tc>
          <w:tcPr>
            <w:tcW w:w="1447" w:type="pct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2AAAB6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haracteristic of wastewater</w:t>
            </w:r>
          </w:p>
        </w:tc>
        <w:tc>
          <w:tcPr>
            <w:tcW w:w="1490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E3B3CD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Parameters</w:t>
            </w:r>
          </w:p>
        </w:tc>
        <w:tc>
          <w:tcPr>
            <w:tcW w:w="848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759557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moval percentage</w:t>
            </w:r>
          </w:p>
        </w:tc>
        <w:tc>
          <w:tcPr>
            <w:tcW w:w="473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EF0A96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831C11" w:rsidRPr="009C3562" w14:paraId="11805BB2" w14:textId="77777777" w:rsidTr="00CC2E17">
        <w:trPr>
          <w:gridBefore w:val="1"/>
          <w:wBefore w:w="6" w:type="pct"/>
          <w:jc w:val="center"/>
        </w:trPr>
        <w:tc>
          <w:tcPr>
            <w:tcW w:w="736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631F6B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pct"/>
            <w:gridSpan w:val="2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B91275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90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05CA07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2438DF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Oil</w:t>
            </w:r>
          </w:p>
        </w:tc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A6A40A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OD</w:t>
            </w:r>
          </w:p>
        </w:tc>
        <w:tc>
          <w:tcPr>
            <w:tcW w:w="473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F01C74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31C11" w:rsidRPr="009C3562" w14:paraId="58D6B398" w14:textId="77777777" w:rsidTr="00CC2E17">
        <w:trPr>
          <w:gridBefore w:val="1"/>
          <w:wBefore w:w="6" w:type="pct"/>
          <w:jc w:val="center"/>
        </w:trPr>
        <w:tc>
          <w:tcPr>
            <w:tcW w:w="736" w:type="pct"/>
          </w:tcPr>
          <w:p w14:paraId="044A6F12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alm Oil Mill Effluents</w:t>
            </w:r>
          </w:p>
        </w:tc>
        <w:tc>
          <w:tcPr>
            <w:tcW w:w="1447" w:type="pct"/>
            <w:gridSpan w:val="2"/>
          </w:tcPr>
          <w:p w14:paraId="3693A9E1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n/a</w:t>
            </w:r>
          </w:p>
          <w:p w14:paraId="59E8FA3F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n/a</w:t>
            </w:r>
          </w:p>
        </w:tc>
        <w:tc>
          <w:tcPr>
            <w:tcW w:w="1490" w:type="pct"/>
          </w:tcPr>
          <w:p w14:paraId="59D53719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63AFAFB8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60 min</w:t>
            </w:r>
          </w:p>
          <w:p w14:paraId="65F5066D" w14:textId="77777777" w:rsidR="00831C11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132.74 A/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0404629C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9" w:type="pct"/>
            <w:vAlign w:val="center"/>
          </w:tcPr>
          <w:p w14:paraId="3747BA70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9" w:type="pct"/>
          </w:tcPr>
          <w:p w14:paraId="55C82444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96.8%</w:t>
            </w:r>
          </w:p>
        </w:tc>
        <w:tc>
          <w:tcPr>
            <w:tcW w:w="473" w:type="pct"/>
          </w:tcPr>
          <w:p w14:paraId="7A242CC6" w14:textId="117011C0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BD456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7]</w:t>
            </w:r>
          </w:p>
        </w:tc>
      </w:tr>
      <w:tr w:rsidR="00831C11" w:rsidRPr="009C3562" w14:paraId="17F9D63F" w14:textId="77777777" w:rsidTr="00CC2E17">
        <w:trPr>
          <w:gridBefore w:val="1"/>
          <w:wBefore w:w="6" w:type="pct"/>
          <w:jc w:val="center"/>
        </w:trPr>
        <w:tc>
          <w:tcPr>
            <w:tcW w:w="736" w:type="pct"/>
          </w:tcPr>
          <w:p w14:paraId="3FB4BE3D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itric Acid Production Wastewater</w:t>
            </w:r>
          </w:p>
        </w:tc>
        <w:tc>
          <w:tcPr>
            <w:tcW w:w="1447" w:type="pct"/>
            <w:gridSpan w:val="2"/>
          </w:tcPr>
          <w:p w14:paraId="13F2F2D8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21000 mg/L</w:t>
            </w:r>
          </w:p>
          <w:p w14:paraId="6A5B0349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Conductivity: 436 </w:t>
            </w:r>
            <w:proofErr w:type="spellStart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</w:p>
          <w:p w14:paraId="4099F7EA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2.00</w:t>
            </w:r>
          </w:p>
        </w:tc>
        <w:tc>
          <w:tcPr>
            <w:tcW w:w="1490" w:type="pct"/>
          </w:tcPr>
          <w:p w14:paraId="6DC8912A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Iron</w:t>
            </w:r>
          </w:p>
          <w:p w14:paraId="4275EB33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120 min</w:t>
            </w:r>
          </w:p>
          <w:p w14:paraId="40CCCF94" w14:textId="77777777" w:rsidR="00831C11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20.0 V</w:t>
            </w:r>
          </w:p>
          <w:p w14:paraId="0C44489F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9" w:type="pct"/>
            <w:vAlign w:val="center"/>
          </w:tcPr>
          <w:p w14:paraId="32A2A5CC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9" w:type="pct"/>
          </w:tcPr>
          <w:p w14:paraId="24BF5921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98%</w:t>
            </w:r>
          </w:p>
        </w:tc>
        <w:tc>
          <w:tcPr>
            <w:tcW w:w="473" w:type="pct"/>
          </w:tcPr>
          <w:p w14:paraId="5BCB0E8B" w14:textId="416125CE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BD456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8]</w:t>
            </w:r>
          </w:p>
        </w:tc>
      </w:tr>
      <w:tr w:rsidR="00831C11" w:rsidRPr="009C3562" w14:paraId="5E87E09B" w14:textId="77777777" w:rsidTr="00CC2E17">
        <w:trPr>
          <w:jc w:val="center"/>
        </w:trPr>
        <w:tc>
          <w:tcPr>
            <w:tcW w:w="743" w:type="pct"/>
            <w:gridSpan w:val="2"/>
            <w:tcBorders>
              <w:top w:val="nil"/>
              <w:bottom w:val="nil"/>
            </w:tcBorders>
          </w:tcPr>
          <w:p w14:paraId="669CEA01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gg Wash Wastewater</w:t>
            </w:r>
          </w:p>
        </w:tc>
        <w:tc>
          <w:tcPr>
            <w:tcW w:w="1443" w:type="pct"/>
            <w:tcBorders>
              <w:top w:val="nil"/>
              <w:bottom w:val="nil"/>
            </w:tcBorders>
          </w:tcPr>
          <w:p w14:paraId="2CCA0E44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1100 mg/L</w:t>
            </w:r>
          </w:p>
          <w:p w14:paraId="5E9221BD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6.00</w:t>
            </w:r>
          </w:p>
        </w:tc>
        <w:tc>
          <w:tcPr>
            <w:tcW w:w="1494" w:type="pct"/>
            <w:gridSpan w:val="2"/>
            <w:tcBorders>
              <w:top w:val="nil"/>
              <w:bottom w:val="nil"/>
            </w:tcBorders>
          </w:tcPr>
          <w:p w14:paraId="2725441A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Iron</w:t>
            </w:r>
          </w:p>
          <w:p w14:paraId="5BB25743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60 min</w:t>
            </w:r>
          </w:p>
          <w:p w14:paraId="63CA798F" w14:textId="77777777" w:rsidR="00831C11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 A/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69A64314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9" w:type="pct"/>
            <w:tcBorders>
              <w:top w:val="nil"/>
              <w:bottom w:val="nil"/>
            </w:tcBorders>
            <w:vAlign w:val="center"/>
          </w:tcPr>
          <w:p w14:paraId="2A685831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</w:tcPr>
          <w:p w14:paraId="000C284C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&gt;90%</w:t>
            </w:r>
          </w:p>
        </w:tc>
        <w:tc>
          <w:tcPr>
            <w:tcW w:w="473" w:type="pct"/>
            <w:tcBorders>
              <w:top w:val="nil"/>
              <w:bottom w:val="nil"/>
            </w:tcBorders>
          </w:tcPr>
          <w:p w14:paraId="6D728C93" w14:textId="21CCCE0E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BD456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9]</w:t>
            </w:r>
          </w:p>
        </w:tc>
      </w:tr>
      <w:tr w:rsidR="00831C11" w:rsidRPr="009C3562" w14:paraId="3141FD33" w14:textId="77777777" w:rsidTr="00CC2E17">
        <w:trPr>
          <w:jc w:val="center"/>
        </w:trPr>
        <w:tc>
          <w:tcPr>
            <w:tcW w:w="743" w:type="pct"/>
            <w:gridSpan w:val="2"/>
            <w:tcBorders>
              <w:top w:val="nil"/>
              <w:bottom w:val="single" w:sz="4" w:space="0" w:color="auto"/>
            </w:tcBorders>
          </w:tcPr>
          <w:p w14:paraId="1DC095DE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Palm Oil Mill Effluent </w:t>
            </w:r>
          </w:p>
        </w:tc>
        <w:tc>
          <w:tcPr>
            <w:tcW w:w="1443" w:type="pct"/>
            <w:tcBorders>
              <w:top w:val="nil"/>
              <w:bottom w:val="single" w:sz="4" w:space="0" w:color="auto"/>
            </w:tcBorders>
          </w:tcPr>
          <w:p w14:paraId="00422D49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5440.80mg/L</w:t>
            </w:r>
          </w:p>
          <w:p w14:paraId="05CFEF83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8.32</w:t>
            </w:r>
          </w:p>
        </w:tc>
        <w:tc>
          <w:tcPr>
            <w:tcW w:w="1494" w:type="pct"/>
            <w:gridSpan w:val="2"/>
            <w:tcBorders>
              <w:top w:val="nil"/>
              <w:bottom w:val="single" w:sz="4" w:space="0" w:color="auto"/>
            </w:tcBorders>
          </w:tcPr>
          <w:p w14:paraId="15242B97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Graphite (Anode) and Stainless Steel (Cathode)</w:t>
            </w:r>
          </w:p>
          <w:p w14:paraId="27A90E25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9 min</w:t>
            </w:r>
          </w:p>
          <w:p w14:paraId="1B905D46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60 A/c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409" w:type="pct"/>
            <w:tcBorders>
              <w:top w:val="nil"/>
              <w:bottom w:val="single" w:sz="4" w:space="0" w:color="auto"/>
            </w:tcBorders>
            <w:vAlign w:val="center"/>
          </w:tcPr>
          <w:p w14:paraId="0C570EA0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9" w:type="pct"/>
            <w:tcBorders>
              <w:top w:val="nil"/>
              <w:bottom w:val="single" w:sz="4" w:space="0" w:color="auto"/>
            </w:tcBorders>
          </w:tcPr>
          <w:p w14:paraId="02D8D733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97.22%</w:t>
            </w:r>
          </w:p>
        </w:tc>
        <w:tc>
          <w:tcPr>
            <w:tcW w:w="473" w:type="pct"/>
            <w:tcBorders>
              <w:top w:val="nil"/>
              <w:bottom w:val="single" w:sz="4" w:space="0" w:color="auto"/>
            </w:tcBorders>
          </w:tcPr>
          <w:p w14:paraId="53C46ACC" w14:textId="0EE6F8A3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BD456E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</w:tbl>
    <w:p w14:paraId="4B9B6199" w14:textId="77777777" w:rsidR="00831C11" w:rsidRPr="00CC2E17" w:rsidRDefault="00831C11" w:rsidP="00831C11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>*Chemical oxygen demand (COD), **Phenolic compounds percentage removal</w:t>
      </w:r>
    </w:p>
    <w:p w14:paraId="22FBFCC8" w14:textId="77777777" w:rsidR="00831C11" w:rsidRPr="00CC2E17" w:rsidRDefault="00831C11" w:rsidP="00831C11">
      <w:pPr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</w:p>
    <w:p w14:paraId="3070B07C" w14:textId="3F9A8EF3" w:rsidR="00831C11" w:rsidRPr="00CC2E17" w:rsidRDefault="00831C11" w:rsidP="00831C11">
      <w:pPr>
        <w:spacing w:beforeLines="200" w:before="480" w:afterLines="100" w:after="240"/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lastRenderedPageBreak/>
        <w:t xml:space="preserve">Table </w:t>
      </w:r>
      <w:r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S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>1</w:t>
      </w:r>
      <w:r w:rsidRPr="00CC2E17">
        <w:rPr>
          <w:rFonts w:ascii="Times New Roman" w:eastAsia="SimSun" w:hAnsi="Times New Roman" w:cs="Times New Roman"/>
          <w:kern w:val="0"/>
          <w:sz w:val="24"/>
          <w:szCs w:val="24"/>
          <w:lang w:val="en-GB" w:eastAsia="en-US"/>
        </w:rPr>
        <w:tab/>
        <w:t>Application of electrocoagulation technology in food wastewater treatment (continued)</w:t>
      </w:r>
    </w:p>
    <w:tbl>
      <w:tblPr>
        <w:tblStyle w:val="TableGrid9"/>
        <w:tblW w:w="5007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64"/>
        <w:gridCol w:w="4049"/>
        <w:gridCol w:w="4169"/>
        <w:gridCol w:w="1253"/>
        <w:gridCol w:w="1118"/>
        <w:gridCol w:w="1325"/>
      </w:tblGrid>
      <w:tr w:rsidR="00831C11" w:rsidRPr="009C3562" w14:paraId="719D36A3" w14:textId="77777777" w:rsidTr="00CC2E17">
        <w:trPr>
          <w:jc w:val="center"/>
        </w:trPr>
        <w:tc>
          <w:tcPr>
            <w:tcW w:w="738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2F3F43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Source food sample</w:t>
            </w:r>
          </w:p>
        </w:tc>
        <w:tc>
          <w:tcPr>
            <w:tcW w:w="1448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9AF2B7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haracteristic of wastewater</w:t>
            </w:r>
          </w:p>
        </w:tc>
        <w:tc>
          <w:tcPr>
            <w:tcW w:w="1491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5E163F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Parameters</w:t>
            </w:r>
          </w:p>
        </w:tc>
        <w:tc>
          <w:tcPr>
            <w:tcW w:w="848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883877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moval percentage</w:t>
            </w:r>
          </w:p>
        </w:tc>
        <w:tc>
          <w:tcPr>
            <w:tcW w:w="474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EB154E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831C11" w:rsidRPr="009C3562" w14:paraId="1FDEAF8A" w14:textId="77777777" w:rsidTr="00CC2E17">
        <w:trPr>
          <w:jc w:val="center"/>
        </w:trPr>
        <w:tc>
          <w:tcPr>
            <w:tcW w:w="738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45FB3C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8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C3F58E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91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B00A61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8ACAC9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Oil</w:t>
            </w:r>
          </w:p>
        </w:tc>
        <w:tc>
          <w:tcPr>
            <w:tcW w:w="4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92468F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b/>
                <w:sz w:val="24"/>
                <w:szCs w:val="24"/>
              </w:rPr>
              <w:t>COD</w:t>
            </w:r>
          </w:p>
        </w:tc>
        <w:tc>
          <w:tcPr>
            <w:tcW w:w="474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A995A5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31C11" w:rsidRPr="009C3562" w14:paraId="33B13558" w14:textId="77777777" w:rsidTr="00CC2E17">
        <w:trPr>
          <w:jc w:val="center"/>
        </w:trPr>
        <w:tc>
          <w:tcPr>
            <w:tcW w:w="738" w:type="pct"/>
            <w:vAlign w:val="center"/>
          </w:tcPr>
          <w:p w14:paraId="3D00F762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ineapple Fruit Waste</w:t>
            </w:r>
          </w:p>
        </w:tc>
        <w:tc>
          <w:tcPr>
            <w:tcW w:w="1448" w:type="pct"/>
            <w:vAlign w:val="center"/>
          </w:tcPr>
          <w:p w14:paraId="691F318E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COD: 1400 mg/L</w:t>
            </w:r>
          </w:p>
          <w:p w14:paraId="6CBD154F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pH: 13.4</w:t>
            </w:r>
          </w:p>
        </w:tc>
        <w:tc>
          <w:tcPr>
            <w:tcW w:w="1491" w:type="pct"/>
            <w:vAlign w:val="center"/>
          </w:tcPr>
          <w:p w14:paraId="2CE77A27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ode material: Aluminium</w:t>
            </w:r>
          </w:p>
          <w:p w14:paraId="4745E6C9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Time: 90 min</w:t>
            </w:r>
          </w:p>
          <w:p w14:paraId="5FB384D5" w14:textId="77777777" w:rsidR="00831C11" w:rsidRPr="009C3562" w:rsidRDefault="00831C11" w:rsidP="00CC2E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Electric applied: 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 xml:space="preserve"> A/m</w:t>
            </w:r>
            <w:r w:rsidRPr="009C356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448" w:type="pct"/>
            <w:vAlign w:val="center"/>
          </w:tcPr>
          <w:p w14:paraId="04FBDB17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0" w:type="pct"/>
            <w:vAlign w:val="center"/>
          </w:tcPr>
          <w:p w14:paraId="4D10B08F" w14:textId="77777777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84.8%</w:t>
            </w:r>
          </w:p>
        </w:tc>
        <w:tc>
          <w:tcPr>
            <w:tcW w:w="474" w:type="pct"/>
            <w:vAlign w:val="center"/>
          </w:tcPr>
          <w:p w14:paraId="1452486D" w14:textId="6A134511" w:rsidR="00831C11" w:rsidRPr="009C3562" w:rsidRDefault="00831C11" w:rsidP="00CC2E1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170DD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9C3562">
              <w:rPr>
                <w:rFonts w:ascii="Times New Roman" w:hAnsi="Times New Roman" w:cs="Times New Roman"/>
                <w:sz w:val="24"/>
                <w:szCs w:val="24"/>
              </w:rPr>
              <w:t>1]</w:t>
            </w:r>
          </w:p>
        </w:tc>
      </w:tr>
    </w:tbl>
    <w:p w14:paraId="30585034" w14:textId="77777777" w:rsidR="00831C11" w:rsidRPr="00CC2E17" w:rsidRDefault="00831C11" w:rsidP="00831C11">
      <w:pPr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  <w:r w:rsidRPr="00CC2E17">
        <w:rPr>
          <w:rFonts w:ascii="Times New Roman" w:eastAsia="SimSun" w:hAnsi="Times New Roman" w:cs="Times New Roman"/>
          <w:kern w:val="0"/>
          <w:szCs w:val="20"/>
          <w:lang w:val="en-GB" w:eastAsia="en-US"/>
        </w:rPr>
        <w:t xml:space="preserve">*Chemical oxygen demand (COD) </w:t>
      </w:r>
    </w:p>
    <w:p w14:paraId="4709AF8F" w14:textId="77777777" w:rsidR="00831C11" w:rsidRPr="00CC2E17" w:rsidRDefault="00831C11" w:rsidP="00831C11">
      <w:pPr>
        <w:tabs>
          <w:tab w:val="left" w:pos="4660"/>
        </w:tabs>
        <w:rPr>
          <w:lang w:val="en-GB" w:eastAsia="en-US"/>
        </w:rPr>
      </w:pPr>
    </w:p>
    <w:p w14:paraId="381D4219" w14:textId="77777777" w:rsidR="00831C11" w:rsidRPr="00CC2E17" w:rsidRDefault="00831C11" w:rsidP="00831C11">
      <w:pPr>
        <w:spacing w:line="360" w:lineRule="auto"/>
        <w:jc w:val="left"/>
        <w:rPr>
          <w:rFonts w:ascii="Times New Roman" w:eastAsia="SimSun" w:hAnsi="Times New Roman" w:cs="Times New Roman"/>
          <w:kern w:val="0"/>
          <w:szCs w:val="20"/>
          <w:lang w:val="en-GB" w:eastAsia="en-US"/>
        </w:rPr>
      </w:pPr>
    </w:p>
    <w:p w14:paraId="7DFA3C34" w14:textId="77777777" w:rsidR="00831C11" w:rsidRDefault="00831C11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3A8DDF38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2FDB8733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567A642C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31BB43A7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602E4D12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666618C5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7205BC3E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4698BA2E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55DA9617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0B0DA4D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604B437B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42552E02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2B8FC1EB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7210A36D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408B4C3E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728B71E1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91CDBD1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E5C606E" w14:textId="77777777" w:rsidR="00DE32C4" w:rsidRDefault="00DE32C4" w:rsidP="00B858D9">
      <w:pPr>
        <w:rPr>
          <w:rFonts w:ascii="Times New Roman" w:hAnsi="Times New Roman" w:cs="Times New Roman"/>
          <w:sz w:val="24"/>
          <w:szCs w:val="24"/>
          <w:lang w:val="en-GB"/>
        </w:rPr>
        <w:sectPr w:rsidR="00DE32C4" w:rsidSect="00B2520F">
          <w:footerReference w:type="default" r:id="rId8"/>
          <w:pgSz w:w="16838" w:h="11906" w:orient="landscape" w:code="9"/>
          <w:pgMar w:top="1440" w:right="1440" w:bottom="1440" w:left="1440" w:header="851" w:footer="992" w:gutter="0"/>
          <w:cols w:space="425"/>
          <w:docGrid w:linePitch="360"/>
        </w:sectPr>
      </w:pPr>
    </w:p>
    <w:p w14:paraId="70F1F9C3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57AFA49E" w14:textId="57C0C8C0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References:</w:t>
      </w:r>
    </w:p>
    <w:p w14:paraId="1803E77D" w14:textId="77777777" w:rsidR="0004760E" w:rsidRDefault="0004760E" w:rsidP="00B858D9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3210FD82" w14:textId="5EEBD30E" w:rsidR="00537ABC" w:rsidRDefault="00537ABC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G. Chen</w:t>
      </w:r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</w:t>
      </w:r>
      <w:r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X. Chen</w:t>
      </w:r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</w:t>
      </w:r>
      <w:r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P.L. Yue,</w:t>
      </w:r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Electrocoagulation and </w:t>
      </w:r>
      <w:proofErr w:type="spellStart"/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electroflotation</w:t>
      </w:r>
      <w:proofErr w:type="spellEnd"/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of restaurant </w:t>
      </w:r>
      <w:proofErr w:type="gramStart"/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wastewater</w:t>
      </w:r>
      <w:r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</w:t>
      </w:r>
      <w:proofErr w:type="gramEnd"/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Journal of Environmental Engineering, 126</w:t>
      </w:r>
      <w:r w:rsidR="0062673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(</w:t>
      </w:r>
      <w:r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2000</w:t>
      </w:r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)</w:t>
      </w:r>
      <w:r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r w:rsidRPr="00537ABC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858-863.</w:t>
      </w:r>
      <w:r w:rsidR="0062673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r w:rsidR="0062673D" w:rsidRPr="0062673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https://doi.org/10.1061/(ASCE)0733-9372(2000)126:9(858)</w:t>
      </w:r>
    </w:p>
    <w:p w14:paraId="34DDBA90" w14:textId="5E9FC33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X. Chen, G. Chen, P. L. Yue, Separation of pollutants from restaurant wastewater by electrocoagulation, Separation and Purification Technology, 19 (2000) 65-76. https://doi.org/10.1016/S1383-5866(99)00072-6.</w:t>
      </w:r>
    </w:p>
    <w:p w14:paraId="0D4BEA1A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L. J. Xu, B. W. Sheldon, D. K. Larick, R. E. Carawan, Recovery and utilization of useful by-products from egg processing wastewater by electrocoagulation, Poultry science, 81 (2002) 785-792. https://doi.org/10.1093/ps/81.6.785</w:t>
      </w:r>
    </w:p>
    <w:p w14:paraId="3460A2B7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X. Xu &amp; X. Zhu, Treatment of refectory oily wastewater by electro-coagulation process, Chemosphere, 56 (2004) 889-894. https://doi.org/10.1016/j.chemosphere.2004.05.003</w:t>
      </w:r>
    </w:p>
    <w:p w14:paraId="7A4F13F4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M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obya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H, Hiz, E, Senturk, C. Aydiner, E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Demirbas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Treatment of potato chips manufacturing wastewater by electrocoagulation, Desalination, 190 (2006)</w:t>
      </w: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br/>
        <w:t>201-211. https://doi.org/10.1016/j.desal.2005.10.006</w:t>
      </w:r>
    </w:p>
    <w:p w14:paraId="46BD70CD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M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obya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E. Senturk, M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Bayramoglu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Treatment of poultry slaughterhouse wastewaters by electrocoagulation, Journal of Hazardous Materials, 133 (2006) 172-176. https://doi.org/10.1016/j.jhazmat.2005.10.007</w:t>
      </w:r>
    </w:p>
    <w:p w14:paraId="6C9D375F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I.A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Şengil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&amp; M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Ozacar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Treatment of dairy wastewaters by electrocoagulation using mild steel electrodes, Journal of Hazardous Materials, 137 (2006) 1197-1205. https://doi.org/10.1016/j.jhazmat.2006.04.009</w:t>
      </w:r>
    </w:p>
    <w:p w14:paraId="66621B9D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G. Roa-Morales, E. Campos-Medina, J. Aguilera-Cotero, B. Bilyeu, C. Barrera-Díaz, Aluminum electrocoagulation with peroxide applied to wastewater from pasta and cookie processing, Separation and Purification Technology, 54 (2007) 124-129. https://doi.org/10.1016/j.seppur.2006.08.025.</w:t>
      </w:r>
    </w:p>
    <w:p w14:paraId="5CCA49A6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M. Asselin, M., P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Drogui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H. Benmoussa, J. F. Blais, Effectiveness of electrocoagulation process in removing organic compounds from slaughterhouse wastewater using monopolar and bipolar electrolytic cells, Chemosphere 72 (2008) 1727-1733. https://doi.org/10.1016/j.chemosphere.2008.04.067.</w:t>
      </w:r>
    </w:p>
    <w:p w14:paraId="5778498F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lastRenderedPageBreak/>
        <w:t xml:space="preserve">P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Drogui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M. Asselin, S. K. Brar, H. Benmoussa, J. F. Blais, Electrochemical removal of pollutants from agro-industry wastewaters, Separation and Purification Technology 61 (2008) 301-310. https://doi.org/10.1016/j.seppur.2007.10.013</w:t>
      </w:r>
    </w:p>
    <w:p w14:paraId="3CAACE23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M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obya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&amp; S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Delipinar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Treatment of the baker's yeast wastewater by electrocoagulation, Journal of Hazardous Materials, 154 (2008) 1133-1140. https://doi.org/10.1016/j.jhazmat.2007.11.019.</w:t>
      </w:r>
    </w:p>
    <w:p w14:paraId="7FB2F0B9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D. Valero, J. M. Ortiz, V. García, E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Expósito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V. Montiel, A. Aldaz, Electrocoagulation of wastewater from almond industry, Chemosphere, 84 (2011) 1290-1295. https://doi.org/10.1016/j.chemosphere.2011.05.032.</w:t>
      </w:r>
    </w:p>
    <w:p w14:paraId="0EC9EB83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S. Kara, E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Gürbulak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M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Eyvaz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E. Yüksel, Treatment of winery wastewater by electrocoagulation process'=, Desalination and Water Treatment, 51 (2013) 5421-5429. https://doi.org/10.1080/19443994.2013.770223</w:t>
      </w:r>
    </w:p>
    <w:p w14:paraId="735CAF44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W. Qasim, A. Mane, Characterization and treatment of selected food industrial effluents by coagulation and adsorption techniques, Water resources and industry, 4 (2013) 1-12. https://doi.org/10.1016/j.wri.2013.09.005</w:t>
      </w:r>
    </w:p>
    <w:p w14:paraId="45BCCA20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R. Sridhar, V. Sivakumar, J. P. Maran, K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Thirugnanasambandham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K, Influence of operating parameters on treatment of egg processing effluent by electrocoagulation process, </w:t>
      </w:r>
      <w:proofErr w:type="gram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International</w:t>
      </w:r>
      <w:proofErr w:type="gram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journal of environmental science and technology, 11 (2014) 1619-1630. </w:t>
      </w:r>
      <w:r w:rsidRPr="009C3562">
        <w:rPr>
          <w:color w:val="000000"/>
        </w:rPr>
        <w:t>https://doi.org/10.1007/s13762-013-0301-5</w:t>
      </w: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.</w:t>
      </w:r>
    </w:p>
    <w:p w14:paraId="76A3025E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U. T. Un, A. Kandemir, N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Erginel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S.E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Ocal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Continuous electrocoagulation of cheese whey wastewater: an application of response surface methodology, Journal of Environmental Management, 146 (2014) 245-250.</w:t>
      </w:r>
      <w:r w:rsidRPr="009C3562">
        <w:rPr>
          <w:rFonts w:ascii="Times New Roman" w:hAnsi="Times New Roman" w:cs="Times New Roman"/>
          <w:sz w:val="24"/>
          <w:szCs w:val="24"/>
        </w:rPr>
        <w:t xml:space="preserve"> </w:t>
      </w: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https://doi.org/10.1016/j.jenvman.2014.08.006</w:t>
      </w:r>
    </w:p>
    <w:p w14:paraId="669EBAB2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M. Ji, X. Jiang, F. Wang, Mechanistic approach and response surface optimization of the removal of oil and grease from restaurant wastewater by electrocoagulation and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electroflotation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Desalination and Water Treatment, 55 (2015) 2044-2052. https://doi.org/10.1080/19443994.2014.929034</w:t>
      </w:r>
    </w:p>
    <w:p w14:paraId="726D23E4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C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Tsioptsias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D. Petridis, N. Athanasakis, I. Lemonidis, S. Deligiannis, P. Samaras, Post-treatment of molasses wastewater by electrocoagulation and process optimization through response surface analysis, Journal of Environmental Management, 164 (2015) 104-113. https://doi.org/10.1016/j.jenvman.2015.09.007</w:t>
      </w:r>
    </w:p>
    <w:p w14:paraId="6006CAE0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lastRenderedPageBreak/>
        <w:t xml:space="preserve">H. Ates, N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Dizge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H. C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Yatmaz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Combined process of electrocoagulation and photocatalytic degradation for the treatment of olive washing wastewater, Water Science and Technology, 75 (2017) 141-154. https://doi.org/10.2166/wst.2016.498</w:t>
      </w:r>
    </w:p>
    <w:p w14:paraId="7FA1E6B0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A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Mirshafiee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A. Rezaee, R. S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Mamoory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A clean production process for edible oil removal from wastewater using an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electroflotation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with horizontal arrangement of mesh electrodes, Journal of cleaner production, 198 (2018) 71-79. https://doi.org/10.1016/j.jclepro.2018.06.201</w:t>
      </w:r>
    </w:p>
    <w:p w14:paraId="011BDCB0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K. Sardari, J. Askegaard, Y. H. Chiao, S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Darvishmanesh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M. Kamaz, S. R. Wickramasinghe, Electrocoagulation followed by ultrafiltration for treating poultry processing wastewater, Journal of Environmental Chemical Engineering, 6 (2018) 4937-4944. https://doi.org/10.1016/j.jece.2018.07.022.</w:t>
      </w:r>
    </w:p>
    <w:p w14:paraId="24EDEB09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G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Varank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S. Y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Guvenc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A. Demir, A comparative study of electrocoagulation and electro-Fenton for food industry wastewater treatment: Multiple response optimization and cost analysis, Separation Science and Technology, 53 (2018) 2727-2740. https://doi.org/10.1080/01496395.2018.1470643.</w:t>
      </w:r>
    </w:p>
    <w:p w14:paraId="565E7A5B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S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Velİ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I. Özbay, B. Özbay, A. Arslan, E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Çebİ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Optimization of process variables for treatment of food industry effluents by electrocoagulation, Global Nest Journal, 20 (2018) 551-557. </w:t>
      </w:r>
      <w:r w:rsidRPr="009C3562">
        <w:rPr>
          <w:rFonts w:ascii="Times New Roman" w:hAnsi="Times New Roman" w:cs="Times New Roman"/>
          <w:color w:val="000000"/>
          <w:sz w:val="24"/>
          <w:szCs w:val="32"/>
        </w:rPr>
        <w:t>https://doi.org/10.30955/gnj.002640</w:t>
      </w:r>
    </w:p>
    <w:p w14:paraId="0188E258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S. Yılmaz, E. E. Gerek, Y. Yavuz, A. S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oparal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Treatment of vinegar industry wastewater by electrocoagulation with monopolar aluminum and iron electrodes and toxicity evaluation, Water Science and Technology, 78 (2018) 2542-2552. https://doi.org/10.2166/wst.2019.013.</w:t>
      </w:r>
    </w:p>
    <w:p w14:paraId="7B600DB3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R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Niazmand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M. Jahani, S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alantarian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Treatment of olive processing wastewater by electrocoagulation: An effectiveness and economic assessment, Journal of Environmental Management, 248 (2019) 1-8. https://doi.org/10.1016/j.jenvman.2019.109262</w:t>
      </w:r>
    </w:p>
    <w:p w14:paraId="2EFA9406" w14:textId="77834506" w:rsidR="0004760E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A. T. Adegoke, E. T. Abayomi, A preliminary study on the treatment of restaurant wastewater using electrocoagulation technique, Journal of Degraded and Mining Lands Management, 7 (2020) 2029-2033.</w:t>
      </w:r>
      <w:r w:rsidR="00170DD9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hyperlink r:id="rId9" w:history="1">
        <w:r w:rsidR="00170DD9" w:rsidRPr="00DA537F">
          <w:rPr>
            <w:rStyle w:val="Hyperlink"/>
            <w:rFonts w:ascii="Times New Roman" w:eastAsia="Malgun Gothic" w:hAnsi="Times New Roman" w:cs="Times New Roman"/>
            <w:kern w:val="0"/>
            <w:sz w:val="24"/>
            <w:szCs w:val="24"/>
            <w:shd w:val="clear" w:color="auto" w:fill="FFFFFF"/>
          </w:rPr>
          <w:t>http://dx.doi.org/10.15243/jdmlm.2020.072.2029</w:t>
        </w:r>
      </w:hyperlink>
    </w:p>
    <w:p w14:paraId="3BBADA3B" w14:textId="34EA1BD0" w:rsidR="00170DD9" w:rsidRDefault="00170DD9" w:rsidP="00170DD9">
      <w:pPr>
        <w:widowControl/>
        <w:shd w:val="clear" w:color="auto" w:fill="FFFFFF"/>
        <w:spacing w:line="360" w:lineRule="auto"/>
        <w:ind w:left="36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</w:p>
    <w:p w14:paraId="250E3E60" w14:textId="77777777" w:rsidR="00170DD9" w:rsidRPr="00170DD9" w:rsidRDefault="00170DD9" w:rsidP="00170DD9">
      <w:pPr>
        <w:widowControl/>
        <w:shd w:val="clear" w:color="auto" w:fill="FFFFFF"/>
        <w:spacing w:line="360" w:lineRule="auto"/>
        <w:ind w:left="36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</w:p>
    <w:p w14:paraId="5E0D8345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lastRenderedPageBreak/>
        <w:t>K. H. El-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Ezaby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M. I. El-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Gammal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A. Y. Shaaban, Electrocoagulation treatment for wastewaters from some restaurants in New Damietta City-Egypt, Journal of Environmental Sciences, 49 (2020) 87-98. https://doi.org/10.21608/joese.2020.177139</w:t>
      </w:r>
    </w:p>
    <w:p w14:paraId="4771C6C8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0C108E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  <w:lang w:val="sv-SE"/>
        </w:rPr>
        <w:t xml:space="preserve">M. R. Khani, H. Mahdizadeh, K. Kannan, L. R. Kalankesh, B. Kamarehei, M. M. 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Baneshi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Y. D. Shahamat, Olive Mill Wastewater (OWM) Treatment by Hybrid Process of Electrocoagulation/Catalytic Ozonation and Biodegradation, Environmental Engineering &amp; Management Journal, 19 (2020), 1401-1410. http://dx.doi.org/10.30638/eemj.2020.130.</w:t>
      </w:r>
    </w:p>
    <w:p w14:paraId="72E3C2E4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. H. El-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Ezaby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M. I. El-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Gammal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A. Y. Shaaban, Using electro-and alum coagulation technologies for treatment of wastewater from fruit juice industry in New Damietta City, Egypt, Environmental Monitoring and Assessment, 193 (2021), 1-16. https://doi.org/10.1007/s10661-021-09149-0.</w:t>
      </w:r>
    </w:p>
    <w:p w14:paraId="26B895AC" w14:textId="4E3F83ED" w:rsidR="0004760E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V. García-Orozco, G. Roa-Morales, I. Linares-Hernández, I. Serrano-Jimenes, M. Salgado-Catarino, R. Natividad, Electrocoagulation of a chocolate industry wastewater in a Downflow column electrochemical reactor, Journal of Water Process Engineering, 42 (2021) 1-8. </w:t>
      </w:r>
      <w:r w:rsidR="000C2370" w:rsidRPr="0018567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https://doi.org/10.1016/j.jwpe.2021.102057</w:t>
      </w: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.</w:t>
      </w:r>
    </w:p>
    <w:p w14:paraId="0935A78A" w14:textId="5DF5CD7B" w:rsidR="000C2370" w:rsidRPr="009C3562" w:rsidRDefault="000C2370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W. </w:t>
      </w:r>
      <w:proofErr w:type="spellStart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hanitchaidecha</w:t>
      </w:r>
      <w:proofErr w:type="spellEnd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</w:t>
      </w:r>
      <w:r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Y. K.</w:t>
      </w:r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proofErr w:type="spellStart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Ratananikom</w:t>
      </w:r>
      <w:proofErr w:type="spellEnd"/>
      <w:r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</w:t>
      </w:r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r w:rsidR="0018567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B. </w:t>
      </w:r>
      <w:proofErr w:type="spellStart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Yangklang</w:t>
      </w:r>
      <w:proofErr w:type="spellEnd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</w:t>
      </w:r>
      <w:r w:rsidR="0018567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S.</w:t>
      </w:r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proofErr w:type="spellStart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Intanoo</w:t>
      </w:r>
      <w:proofErr w:type="spellEnd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</w:t>
      </w:r>
      <w:r w:rsidR="0018567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.</w:t>
      </w:r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Sing-</w:t>
      </w:r>
      <w:proofErr w:type="spellStart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Aed</w:t>
      </w:r>
      <w:proofErr w:type="spellEnd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</w:t>
      </w:r>
      <w:r w:rsidR="0018567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A.</w:t>
      </w:r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proofErr w:type="spellStart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Nakaruk</w:t>
      </w:r>
      <w:proofErr w:type="spellEnd"/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Application of Electrocoagulation in Street Food Wastewater, Water, 14</w:t>
      </w:r>
      <w:r w:rsidR="0018567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(</w:t>
      </w:r>
      <w:r w:rsidR="0018567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2022</w:t>
      </w:r>
      <w:r w:rsidRPr="000C2370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), 1-8.</w:t>
      </w:r>
      <w:r w:rsidR="0018567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</w:t>
      </w:r>
      <w:r w:rsidR="0018567D" w:rsidRPr="0018567D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https://doi.org/10.3390/w14040655</w:t>
      </w:r>
    </w:p>
    <w:p w14:paraId="1252B03E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P. V. Ngobeni, L. Gutu, M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Basitere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T. Harding, D. Ikumi, Poultry slaughterhouse wastewater treatment using an integrated biological and electrocoagulation treatment system: process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optimisation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using response surface methodology, Sustainability, 14 (2022) 1-13. https://doi.org/10.3390/su14159561.</w:t>
      </w:r>
    </w:p>
    <w:p w14:paraId="093FFC50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M. C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Potrich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E. D. S. A. Duarte, M. D. S. Sikora, R. D. Costa da Rocha, Electrocoagulation for nutrients removal in the slaughterhouse wastewater: comparison between iron and aluminum electrodes treatment, Environmental Technology, 43 (2022) 751-765. https://doi.org/10.1080/09593330.2020.1804464.</w:t>
      </w:r>
    </w:p>
    <w:p w14:paraId="76BF4EF8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H. Dostiyiev, Z. B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Gönder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A comparative investigation of chemical coagulation and electrocoagulation for the post-treatment of confectionery wastewater, International Journal of Environmental Science and Technology, 21 (2023) 3661-3674. https://doi.org/10.1007/s13762-023-05228-6.</w:t>
      </w:r>
    </w:p>
    <w:p w14:paraId="24456BFE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lastRenderedPageBreak/>
        <w:t xml:space="preserve">S. Elia, M. Stylianou, A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Agapiou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Combined EC/EO processes for treating goat cheese whey wastewater, Sustainable Chemistry and Pharmacy, 32 (2023) 1-15. https://doi.org/10.1016/j.scp.2022.100963.</w:t>
      </w:r>
    </w:p>
    <w:p w14:paraId="164CB855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S. Aliye, A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Ceyhum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B. Zeynep, A. Hudaverdi, D. Nadir, Treatment of tomato paste wastewater by electrochemical and membrane processes: process optimization and cost calculation, Water Science and Technology, 89 (2024) 1879-1890. https://doi.org/10.2166/wst.2024.079.</w:t>
      </w:r>
    </w:p>
    <w:p w14:paraId="18484C2E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P. T. P. Aryanti, F. A. Nugroho, N. Anwar, F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Rusgiyarto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C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Phalakornkule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A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adier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, Integrated bipolar electrocoagulation and PVC-based ultrafiltration membrane process for palm oil mill effluent (POME) treatment, Chemosphere, 347 (2024) 140637. https://doi.org/10.1016/j.chemosphere.2023.140637.</w:t>
      </w:r>
    </w:p>
    <w:p w14:paraId="289F3623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P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Belibegli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H. E. G. Akbay, S. Arslan, B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Mazmanci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N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Dizge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N. Senthilkumar, D. Balakrishnan, Enhanced biogas yield in anaerobic digestion of citric acid wastewater by pre-treatment: The effect of calcium hydroxide precipitation and electrocoagulation process, Process Safety and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Enviromental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 Protection, 184 (2024) 1344-1356. https://doi.org/10.1016/j.psep.2024.02.050.</w:t>
      </w:r>
    </w:p>
    <w:p w14:paraId="7EECA3BE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P. Bhatt, B. A. Engel, K. B. Shivaram, R. F. Turco, Z. Zhou, H. Simsek, Treatment and optimization of high-strength egg-wash wastewater effluent using electrocoagulation and electrooxidation methods, Chemosphere, 347 (2024), 140632. https://doi.org/10.1016/j.chemosphere.2023.140632.</w:t>
      </w:r>
    </w:p>
    <w:p w14:paraId="5752B7B8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P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hongkliang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K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Chalearmkul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K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Boonloh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N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anjanasombun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T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Darnsawat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J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Boonnorat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A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Kadier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P. T. P. Aryanti, C. </w:t>
      </w:r>
      <w:proofErr w:type="spellStart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Phalakornkule</w:t>
      </w:r>
      <w:proofErr w:type="spellEnd"/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, Performance of combined organic precipitation, electrocoagulation, and electrooxidation in treating anaerobically treated palm oil mill effluents, Applied Water Science, 14 (2024) 222. </w:t>
      </w: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br/>
        <w:t>https://doi.org/10.1007/s13201-024-02288-y.</w:t>
      </w:r>
    </w:p>
    <w:p w14:paraId="1B5EE5E3" w14:textId="77777777" w:rsidR="0004760E" w:rsidRPr="009C3562" w:rsidRDefault="0004760E" w:rsidP="0004760E">
      <w:pPr>
        <w:pStyle w:val="ListParagraph"/>
        <w:widowControl/>
        <w:numPr>
          <w:ilvl w:val="0"/>
          <w:numId w:val="2"/>
        </w:numPr>
        <w:shd w:val="clear" w:color="auto" w:fill="FFFFFF"/>
        <w:spacing w:line="360" w:lineRule="auto"/>
        <w:ind w:leftChars="0"/>
        <w:contextualSpacing/>
        <w:jc w:val="left"/>
        <w:textAlignment w:val="baseline"/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 xml:space="preserve">J. Kumar, I. Alam, A. Kumar, A. Kumar, S. K. Singh, S. P. Singh, C. Sharma, Sustainable utilization of pineapple fruit waste as a potential source of regenerated cellulose for the development of high-strength paper, Biomass and Bioenergy ,182 (2024) 107068. </w:t>
      </w:r>
      <w:r w:rsidRPr="009C3562">
        <w:rPr>
          <w:color w:val="000000"/>
        </w:rPr>
        <w:t>https://doi.org/10.1016/j.biombioe.2024.107068</w:t>
      </w:r>
      <w:r w:rsidRPr="009C3562">
        <w:rPr>
          <w:rFonts w:ascii="Times New Roman" w:eastAsia="Malgun Gothic" w:hAnsi="Times New Roman" w:cs="Times New Roman"/>
          <w:color w:val="000000"/>
          <w:kern w:val="0"/>
          <w:sz w:val="24"/>
          <w:szCs w:val="24"/>
          <w:shd w:val="clear" w:color="auto" w:fill="FFFFFF"/>
        </w:rPr>
        <w:t>.</w:t>
      </w:r>
    </w:p>
    <w:p w14:paraId="370779F0" w14:textId="77777777" w:rsidR="0004760E" w:rsidRPr="0004760E" w:rsidRDefault="0004760E" w:rsidP="00B858D9">
      <w:pPr>
        <w:rPr>
          <w:rFonts w:ascii="Times New Roman" w:hAnsi="Times New Roman" w:cs="Times New Roman"/>
          <w:sz w:val="24"/>
          <w:szCs w:val="24"/>
        </w:rPr>
      </w:pPr>
    </w:p>
    <w:sectPr w:rsidR="0004760E" w:rsidRPr="0004760E" w:rsidSect="00DE32C4">
      <w:pgSz w:w="11906" w:h="16838" w:code="9"/>
      <w:pgMar w:top="1440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BF6A50E" w14:textId="77777777" w:rsidR="00FD10F7" w:rsidRDefault="00FD10F7" w:rsidP="002443DF">
      <w:r>
        <w:separator/>
      </w:r>
    </w:p>
  </w:endnote>
  <w:endnote w:type="continuationSeparator" w:id="0">
    <w:p w14:paraId="7DBDFB61" w14:textId="77777777" w:rsidR="00FD10F7" w:rsidRDefault="00FD10F7" w:rsidP="002443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ulim"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393857073"/>
      <w:docPartObj>
        <w:docPartGallery w:val="Page Numbers (Bottom of Page)"/>
        <w:docPartUnique/>
      </w:docPartObj>
    </w:sdtPr>
    <w:sdtEndPr/>
    <w:sdtContent>
      <w:p w14:paraId="1BC19BCE" w14:textId="64921C4C" w:rsidR="002C4785" w:rsidRDefault="002C4785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541EB" w:rsidRPr="00B541EB">
          <w:rPr>
            <w:noProof/>
            <w:lang w:val="ja-JP"/>
          </w:rPr>
          <w:t>2</w:t>
        </w:r>
        <w:r>
          <w:fldChar w:fldCharType="end"/>
        </w:r>
      </w:p>
    </w:sdtContent>
  </w:sdt>
  <w:p w14:paraId="5FF6A1D6" w14:textId="77777777" w:rsidR="002C4785" w:rsidRDefault="002C478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99AC9D6" w14:textId="77777777" w:rsidR="00FD10F7" w:rsidRDefault="00FD10F7" w:rsidP="002443DF">
      <w:r>
        <w:separator/>
      </w:r>
    </w:p>
  </w:footnote>
  <w:footnote w:type="continuationSeparator" w:id="0">
    <w:p w14:paraId="7B690B23" w14:textId="77777777" w:rsidR="00FD10F7" w:rsidRDefault="00FD10F7" w:rsidP="002443D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73E01C9"/>
    <w:multiLevelType w:val="hybridMultilevel"/>
    <w:tmpl w:val="77964CC0"/>
    <w:lvl w:ilvl="0" w:tplc="DED2B40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1" w15:restartNumberingAfterBreak="0">
    <w:nsid w:val="1B00066A"/>
    <w:multiLevelType w:val="hybridMultilevel"/>
    <w:tmpl w:val="48020A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55118320">
    <w:abstractNumId w:val="0"/>
  </w:num>
  <w:num w:numId="2" w16cid:durableId="32197895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840"/>
  <w:drawingGridHorizontalSpacing w:val="105"/>
  <w:displayHorizontalDrawingGridEvery w:val="2"/>
  <w:displayVerticalDrawingGridEvery w:val="2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71944"/>
    <w:rsid w:val="00010540"/>
    <w:rsid w:val="000363BA"/>
    <w:rsid w:val="00041595"/>
    <w:rsid w:val="00044D14"/>
    <w:rsid w:val="00046837"/>
    <w:rsid w:val="00046D9A"/>
    <w:rsid w:val="0004760E"/>
    <w:rsid w:val="00047B6C"/>
    <w:rsid w:val="000543B9"/>
    <w:rsid w:val="00056408"/>
    <w:rsid w:val="00076A8F"/>
    <w:rsid w:val="000773BE"/>
    <w:rsid w:val="00082ADD"/>
    <w:rsid w:val="0008667D"/>
    <w:rsid w:val="00087530"/>
    <w:rsid w:val="0009534C"/>
    <w:rsid w:val="000A5A07"/>
    <w:rsid w:val="000B0A9F"/>
    <w:rsid w:val="000C2370"/>
    <w:rsid w:val="000D0960"/>
    <w:rsid w:val="0011073C"/>
    <w:rsid w:val="00114870"/>
    <w:rsid w:val="0011700D"/>
    <w:rsid w:val="00117EC8"/>
    <w:rsid w:val="00127408"/>
    <w:rsid w:val="001323FF"/>
    <w:rsid w:val="001406BD"/>
    <w:rsid w:val="001564D6"/>
    <w:rsid w:val="00165161"/>
    <w:rsid w:val="00170DD9"/>
    <w:rsid w:val="00180EE9"/>
    <w:rsid w:val="0018567D"/>
    <w:rsid w:val="00186988"/>
    <w:rsid w:val="00196A2D"/>
    <w:rsid w:val="001A31F1"/>
    <w:rsid w:val="001A36B8"/>
    <w:rsid w:val="001B6096"/>
    <w:rsid w:val="001F1534"/>
    <w:rsid w:val="001F19A0"/>
    <w:rsid w:val="001F53EE"/>
    <w:rsid w:val="001F6ACD"/>
    <w:rsid w:val="001F7B0B"/>
    <w:rsid w:val="00226479"/>
    <w:rsid w:val="002443DF"/>
    <w:rsid w:val="002458F6"/>
    <w:rsid w:val="00245F14"/>
    <w:rsid w:val="00246046"/>
    <w:rsid w:val="0025704E"/>
    <w:rsid w:val="00262D49"/>
    <w:rsid w:val="002664B4"/>
    <w:rsid w:val="0026712C"/>
    <w:rsid w:val="00275539"/>
    <w:rsid w:val="0028503F"/>
    <w:rsid w:val="00292625"/>
    <w:rsid w:val="002C4785"/>
    <w:rsid w:val="002D711F"/>
    <w:rsid w:val="002E6540"/>
    <w:rsid w:val="002E719A"/>
    <w:rsid w:val="002E7BA1"/>
    <w:rsid w:val="00304AA9"/>
    <w:rsid w:val="00307293"/>
    <w:rsid w:val="00311BF1"/>
    <w:rsid w:val="00312909"/>
    <w:rsid w:val="00323EA4"/>
    <w:rsid w:val="003253FF"/>
    <w:rsid w:val="003310EF"/>
    <w:rsid w:val="00334AE7"/>
    <w:rsid w:val="00336D16"/>
    <w:rsid w:val="0033744A"/>
    <w:rsid w:val="00352426"/>
    <w:rsid w:val="0035684E"/>
    <w:rsid w:val="00367ADC"/>
    <w:rsid w:val="00381C4E"/>
    <w:rsid w:val="00391383"/>
    <w:rsid w:val="003B0FB7"/>
    <w:rsid w:val="003B174D"/>
    <w:rsid w:val="003D7A48"/>
    <w:rsid w:val="003E6656"/>
    <w:rsid w:val="003F78A8"/>
    <w:rsid w:val="00404426"/>
    <w:rsid w:val="00425D5C"/>
    <w:rsid w:val="00432130"/>
    <w:rsid w:val="00444980"/>
    <w:rsid w:val="00447829"/>
    <w:rsid w:val="00471BB1"/>
    <w:rsid w:val="00475130"/>
    <w:rsid w:val="00477EA0"/>
    <w:rsid w:val="004855F9"/>
    <w:rsid w:val="0049170E"/>
    <w:rsid w:val="004A64E3"/>
    <w:rsid w:val="004B1036"/>
    <w:rsid w:val="004B3EBB"/>
    <w:rsid w:val="004B47B7"/>
    <w:rsid w:val="004D739C"/>
    <w:rsid w:val="004E2E61"/>
    <w:rsid w:val="004E39F9"/>
    <w:rsid w:val="004E49C6"/>
    <w:rsid w:val="004E5019"/>
    <w:rsid w:val="004F742C"/>
    <w:rsid w:val="00505B56"/>
    <w:rsid w:val="00513218"/>
    <w:rsid w:val="00514C62"/>
    <w:rsid w:val="005251E7"/>
    <w:rsid w:val="005258BC"/>
    <w:rsid w:val="0053188A"/>
    <w:rsid w:val="005339DF"/>
    <w:rsid w:val="00537ABC"/>
    <w:rsid w:val="00547CF0"/>
    <w:rsid w:val="00551668"/>
    <w:rsid w:val="0055660B"/>
    <w:rsid w:val="00571F3E"/>
    <w:rsid w:val="0057336C"/>
    <w:rsid w:val="00576BA6"/>
    <w:rsid w:val="00585DEB"/>
    <w:rsid w:val="0058757F"/>
    <w:rsid w:val="00594321"/>
    <w:rsid w:val="005B4BD1"/>
    <w:rsid w:val="005B63F2"/>
    <w:rsid w:val="005C677E"/>
    <w:rsid w:val="005D1C1F"/>
    <w:rsid w:val="005D7E63"/>
    <w:rsid w:val="005E5401"/>
    <w:rsid w:val="0060195C"/>
    <w:rsid w:val="00615424"/>
    <w:rsid w:val="00616BA4"/>
    <w:rsid w:val="0062133C"/>
    <w:rsid w:val="0062673D"/>
    <w:rsid w:val="00633332"/>
    <w:rsid w:val="006344C2"/>
    <w:rsid w:val="006346B9"/>
    <w:rsid w:val="006418DA"/>
    <w:rsid w:val="00663646"/>
    <w:rsid w:val="006729E9"/>
    <w:rsid w:val="00674476"/>
    <w:rsid w:val="0069401F"/>
    <w:rsid w:val="006A0F56"/>
    <w:rsid w:val="006A1304"/>
    <w:rsid w:val="006A7BBD"/>
    <w:rsid w:val="006B54C9"/>
    <w:rsid w:val="006C134C"/>
    <w:rsid w:val="006C707E"/>
    <w:rsid w:val="006F72A0"/>
    <w:rsid w:val="007052EB"/>
    <w:rsid w:val="00706DB9"/>
    <w:rsid w:val="00713A55"/>
    <w:rsid w:val="00721033"/>
    <w:rsid w:val="00721933"/>
    <w:rsid w:val="00722277"/>
    <w:rsid w:val="00741C70"/>
    <w:rsid w:val="00746AEC"/>
    <w:rsid w:val="007556DD"/>
    <w:rsid w:val="00762907"/>
    <w:rsid w:val="00767B9C"/>
    <w:rsid w:val="00770C8D"/>
    <w:rsid w:val="00785996"/>
    <w:rsid w:val="0079735C"/>
    <w:rsid w:val="007A68D5"/>
    <w:rsid w:val="007B4827"/>
    <w:rsid w:val="007B5050"/>
    <w:rsid w:val="007C11D4"/>
    <w:rsid w:val="007C1954"/>
    <w:rsid w:val="007C1BE1"/>
    <w:rsid w:val="007C33A8"/>
    <w:rsid w:val="007E4E77"/>
    <w:rsid w:val="007F09BB"/>
    <w:rsid w:val="007F127F"/>
    <w:rsid w:val="00802AA8"/>
    <w:rsid w:val="008230FC"/>
    <w:rsid w:val="00831C11"/>
    <w:rsid w:val="00836B66"/>
    <w:rsid w:val="00855C8E"/>
    <w:rsid w:val="0087385F"/>
    <w:rsid w:val="00881EC9"/>
    <w:rsid w:val="008824C9"/>
    <w:rsid w:val="00892712"/>
    <w:rsid w:val="008B4A59"/>
    <w:rsid w:val="008C2DD3"/>
    <w:rsid w:val="008C356F"/>
    <w:rsid w:val="008D096F"/>
    <w:rsid w:val="008D402E"/>
    <w:rsid w:val="008E12BE"/>
    <w:rsid w:val="008F26FF"/>
    <w:rsid w:val="00901721"/>
    <w:rsid w:val="00901F45"/>
    <w:rsid w:val="009030AA"/>
    <w:rsid w:val="009033ED"/>
    <w:rsid w:val="00903BDB"/>
    <w:rsid w:val="00912434"/>
    <w:rsid w:val="00913154"/>
    <w:rsid w:val="009428C4"/>
    <w:rsid w:val="0094590F"/>
    <w:rsid w:val="00953F21"/>
    <w:rsid w:val="00963B2E"/>
    <w:rsid w:val="00970CBF"/>
    <w:rsid w:val="009725B5"/>
    <w:rsid w:val="00975FAB"/>
    <w:rsid w:val="00977E2E"/>
    <w:rsid w:val="009C0DBD"/>
    <w:rsid w:val="009C1505"/>
    <w:rsid w:val="009C5683"/>
    <w:rsid w:val="009D2B17"/>
    <w:rsid w:val="009D61F0"/>
    <w:rsid w:val="009E0EE0"/>
    <w:rsid w:val="009E14B4"/>
    <w:rsid w:val="009F18C3"/>
    <w:rsid w:val="00A01D65"/>
    <w:rsid w:val="00A03679"/>
    <w:rsid w:val="00A10CC8"/>
    <w:rsid w:val="00A12252"/>
    <w:rsid w:val="00A20229"/>
    <w:rsid w:val="00A23523"/>
    <w:rsid w:val="00A262C1"/>
    <w:rsid w:val="00A4175B"/>
    <w:rsid w:val="00A4416A"/>
    <w:rsid w:val="00A61BBA"/>
    <w:rsid w:val="00A72A44"/>
    <w:rsid w:val="00A733AF"/>
    <w:rsid w:val="00A83D77"/>
    <w:rsid w:val="00AA4460"/>
    <w:rsid w:val="00AB0494"/>
    <w:rsid w:val="00AB1766"/>
    <w:rsid w:val="00AE0B5C"/>
    <w:rsid w:val="00B02EB5"/>
    <w:rsid w:val="00B10E24"/>
    <w:rsid w:val="00B17EC0"/>
    <w:rsid w:val="00B2520F"/>
    <w:rsid w:val="00B26DC2"/>
    <w:rsid w:val="00B27937"/>
    <w:rsid w:val="00B32369"/>
    <w:rsid w:val="00B468B3"/>
    <w:rsid w:val="00B541EB"/>
    <w:rsid w:val="00B61DA9"/>
    <w:rsid w:val="00B67A3E"/>
    <w:rsid w:val="00B77782"/>
    <w:rsid w:val="00B77EF8"/>
    <w:rsid w:val="00B858D9"/>
    <w:rsid w:val="00B978EE"/>
    <w:rsid w:val="00BB460C"/>
    <w:rsid w:val="00BB68E3"/>
    <w:rsid w:val="00BC45BF"/>
    <w:rsid w:val="00BD456E"/>
    <w:rsid w:val="00BE6479"/>
    <w:rsid w:val="00BE6F3E"/>
    <w:rsid w:val="00BF0BC8"/>
    <w:rsid w:val="00BF0CAC"/>
    <w:rsid w:val="00BF7A94"/>
    <w:rsid w:val="00C04009"/>
    <w:rsid w:val="00C0708A"/>
    <w:rsid w:val="00C241AD"/>
    <w:rsid w:val="00C27A5E"/>
    <w:rsid w:val="00C55940"/>
    <w:rsid w:val="00C601B4"/>
    <w:rsid w:val="00C60A0E"/>
    <w:rsid w:val="00C74B68"/>
    <w:rsid w:val="00C75E32"/>
    <w:rsid w:val="00C83F7C"/>
    <w:rsid w:val="00C87F0E"/>
    <w:rsid w:val="00C95B3B"/>
    <w:rsid w:val="00CA22A2"/>
    <w:rsid w:val="00CA26CA"/>
    <w:rsid w:val="00CC1A8E"/>
    <w:rsid w:val="00CD2B27"/>
    <w:rsid w:val="00CF4043"/>
    <w:rsid w:val="00D26CFB"/>
    <w:rsid w:val="00D26D7D"/>
    <w:rsid w:val="00D31BFB"/>
    <w:rsid w:val="00D43300"/>
    <w:rsid w:val="00D4601F"/>
    <w:rsid w:val="00D54242"/>
    <w:rsid w:val="00D60D32"/>
    <w:rsid w:val="00D6242F"/>
    <w:rsid w:val="00D62CDC"/>
    <w:rsid w:val="00D65B24"/>
    <w:rsid w:val="00D6697B"/>
    <w:rsid w:val="00D71944"/>
    <w:rsid w:val="00D740A9"/>
    <w:rsid w:val="00D76605"/>
    <w:rsid w:val="00D84E66"/>
    <w:rsid w:val="00D93AE9"/>
    <w:rsid w:val="00DC1D4C"/>
    <w:rsid w:val="00DC5C37"/>
    <w:rsid w:val="00DE2502"/>
    <w:rsid w:val="00DE32C4"/>
    <w:rsid w:val="00DE4459"/>
    <w:rsid w:val="00DF364E"/>
    <w:rsid w:val="00DF5552"/>
    <w:rsid w:val="00E00D14"/>
    <w:rsid w:val="00E01AF7"/>
    <w:rsid w:val="00E25F99"/>
    <w:rsid w:val="00E47B8F"/>
    <w:rsid w:val="00E576CC"/>
    <w:rsid w:val="00E67821"/>
    <w:rsid w:val="00E76D30"/>
    <w:rsid w:val="00E85D5A"/>
    <w:rsid w:val="00EB032C"/>
    <w:rsid w:val="00EB2043"/>
    <w:rsid w:val="00EB426C"/>
    <w:rsid w:val="00EB52F5"/>
    <w:rsid w:val="00ED32AA"/>
    <w:rsid w:val="00EE3F2F"/>
    <w:rsid w:val="00EE547E"/>
    <w:rsid w:val="00EF66F2"/>
    <w:rsid w:val="00F018E8"/>
    <w:rsid w:val="00F10DC0"/>
    <w:rsid w:val="00F202D0"/>
    <w:rsid w:val="00F468B1"/>
    <w:rsid w:val="00F51DE6"/>
    <w:rsid w:val="00F66410"/>
    <w:rsid w:val="00F75A55"/>
    <w:rsid w:val="00F75B30"/>
    <w:rsid w:val="00F802A2"/>
    <w:rsid w:val="00F84BCC"/>
    <w:rsid w:val="00FD10F7"/>
    <w:rsid w:val="00FD6EBC"/>
    <w:rsid w:val="00FE4A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334A4DC8"/>
  <w15:docId w15:val="{FADCA764-3CC4-4873-B327-2D33B05A7D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7B6C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77EA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2443DF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2443DF"/>
  </w:style>
  <w:style w:type="paragraph" w:styleId="Footer">
    <w:name w:val="footer"/>
    <w:basedOn w:val="Normal"/>
    <w:link w:val="FooterChar"/>
    <w:uiPriority w:val="99"/>
    <w:unhideWhenUsed/>
    <w:rsid w:val="002443DF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2443DF"/>
  </w:style>
  <w:style w:type="paragraph" w:styleId="ListParagraph">
    <w:name w:val="List Paragraph"/>
    <w:aliases w:val="Paragraph (alpabhatical)"/>
    <w:basedOn w:val="Normal"/>
    <w:uiPriority w:val="34"/>
    <w:qFormat/>
    <w:rsid w:val="00A733AF"/>
    <w:pPr>
      <w:ind w:leftChars="400" w:left="840"/>
    </w:pPr>
  </w:style>
  <w:style w:type="character" w:styleId="Hyperlink">
    <w:name w:val="Hyperlink"/>
    <w:basedOn w:val="DefaultParagraphFont"/>
    <w:uiPriority w:val="99"/>
    <w:unhideWhenUsed/>
    <w:rsid w:val="00A733AF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858D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B858D9"/>
    <w:pPr>
      <w:widowControl/>
      <w:spacing w:line="220" w:lineRule="exact"/>
      <w:jc w:val="left"/>
    </w:pPr>
    <w:rPr>
      <w:sz w:val="20"/>
      <w:lang w:val="en-GB" w:eastAsia="ko-KR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58D9"/>
    <w:rPr>
      <w:sz w:val="20"/>
      <w:lang w:val="en-GB" w:eastAsia="ko-KR"/>
      <w14:ligatures w14:val="none"/>
    </w:rPr>
  </w:style>
  <w:style w:type="table" w:customStyle="1" w:styleId="TableGrid9">
    <w:name w:val="Table Grid9"/>
    <w:basedOn w:val="TableNormal"/>
    <w:next w:val="TableGrid"/>
    <w:uiPriority w:val="59"/>
    <w:rsid w:val="00B858D9"/>
    <w:rPr>
      <w:rFonts w:eastAsia="SimSun"/>
      <w:kern w:val="0"/>
      <w:sz w:val="22"/>
      <w:lang w:val="en-MY" w:eastAsia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B858D9"/>
  </w:style>
  <w:style w:type="paragraph" w:styleId="NoSpacing">
    <w:name w:val="No Spacing"/>
    <w:uiPriority w:val="1"/>
    <w:qFormat/>
    <w:rsid w:val="0004760E"/>
    <w:pPr>
      <w:widowControl w:val="0"/>
      <w:jc w:val="both"/>
    </w:pPr>
  </w:style>
  <w:style w:type="character" w:styleId="UnresolvedMention">
    <w:name w:val="Unresolved Mention"/>
    <w:basedOn w:val="DefaultParagraphFont"/>
    <w:uiPriority w:val="99"/>
    <w:semiHidden/>
    <w:unhideWhenUsed/>
    <w:rsid w:val="000C2370"/>
    <w:rPr>
      <w:color w:val="605E5C"/>
      <w:shd w:val="clear" w:color="auto" w:fill="E1DFDD"/>
    </w:rPr>
  </w:style>
  <w:style w:type="paragraph" w:customStyle="1" w:styleId="Abstract-h">
    <w:name w:val="Abstract-h"/>
    <w:basedOn w:val="Normal"/>
    <w:qFormat/>
    <w:rsid w:val="00010540"/>
    <w:pPr>
      <w:widowControl/>
      <w:jc w:val="left"/>
      <w:textAlignment w:val="baseline"/>
    </w:pPr>
    <w:rPr>
      <w:rFonts w:asciiTheme="majorBidi" w:eastAsia="Gulim" w:hAnsiTheme="majorBidi" w:cstheme="majorBidi"/>
      <w:color w:val="000000"/>
      <w:spacing w:val="40"/>
      <w:kern w:val="0"/>
      <w:sz w:val="18"/>
      <w:szCs w:val="20"/>
      <w:lang w:val="en-MY" w:eastAsia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dx.doi.org/10.15243/jdmlm.2020.072.2029" TargetMode="Externa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992631-A5EF-4548-91D4-F5C696AAE8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5</TotalTime>
  <Pages>22</Pages>
  <Words>4693</Words>
  <Characters>26756</Characters>
  <Application>Microsoft Office Word</Application>
  <DocSecurity>0</DocSecurity>
  <Lines>222</Lines>
  <Paragraphs>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oya Tsuji</dc:creator>
  <cp:keywords/>
  <dc:description/>
  <cp:lastModifiedBy>TAN LIAN SEE</cp:lastModifiedBy>
  <cp:revision>14</cp:revision>
  <cp:lastPrinted>2026-04-26T03:00:00Z</cp:lastPrinted>
  <dcterms:created xsi:type="dcterms:W3CDTF">2026-04-19T21:22:00Z</dcterms:created>
  <dcterms:modified xsi:type="dcterms:W3CDTF">2026-04-30T07:04:00Z</dcterms:modified>
</cp:coreProperties>
</file>